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17ABBC" w14:textId="3E465DED" w:rsidR="00876A34" w:rsidRPr="00EE360B" w:rsidRDefault="00A520E3" w:rsidP="00EE360B">
      <w:pPr>
        <w:jc w:val="center"/>
        <w:rPr>
          <w:rFonts w:ascii="Times New Roman" w:hAnsi="Times New Roman" w:cs="Times New Roman"/>
          <w:b/>
          <w:lang w:val="de-AT"/>
        </w:rPr>
      </w:pPr>
      <w:r w:rsidRPr="00A520E3">
        <w:rPr>
          <w:rFonts w:asciiTheme="majorBidi" w:hAnsiTheme="majorBidi" w:cstheme="majorBidi"/>
          <w:b/>
          <w:bCs/>
          <w:noProof/>
          <w:lang w:val="en-US"/>
        </w:rPr>
        <mc:AlternateContent>
          <mc:Choice Requires="wps">
            <w:drawing>
              <wp:anchor distT="0" distB="0" distL="114300" distR="114300" simplePos="0" relativeHeight="251658240" behindDoc="0" locked="0" layoutInCell="1" allowOverlap="1" wp14:anchorId="5DA71B93" wp14:editId="6A944B1C">
                <wp:simplePos x="0" y="0"/>
                <wp:positionH relativeFrom="page">
                  <wp:posOffset>4631055</wp:posOffset>
                </wp:positionH>
                <wp:positionV relativeFrom="paragraph">
                  <wp:posOffset>-739775</wp:posOffset>
                </wp:positionV>
                <wp:extent cx="2742565" cy="642620"/>
                <wp:effectExtent l="0" t="0" r="19685" b="2413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2565" cy="64262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FEC469A" w14:textId="200F1B94" w:rsidR="00937EE0" w:rsidRPr="00EE360B" w:rsidRDefault="00937EE0" w:rsidP="00A520E3">
                            <w:pPr>
                              <w:spacing w:after="0"/>
                              <w:rPr>
                                <w:rFonts w:ascii="Times New Roman" w:hAnsi="Times New Roman"/>
                                <w:color w:val="000000"/>
                                <w:sz w:val="20"/>
                                <w:szCs w:val="20"/>
                                <w:lang w:val="en-US"/>
                              </w:rPr>
                            </w:pPr>
                            <w:r>
                              <w:rPr>
                                <w:rFonts w:ascii="Times New Roman" w:hAnsi="Times New Roman"/>
                                <w:color w:val="000000"/>
                                <w:sz w:val="20"/>
                                <w:szCs w:val="20"/>
                              </w:rPr>
                              <w:t xml:space="preserve">Vol </w:t>
                            </w:r>
                            <w:r>
                              <w:rPr>
                                <w:rFonts w:ascii="Times New Roman" w:hAnsi="Times New Roman"/>
                                <w:color w:val="000000"/>
                                <w:sz w:val="20"/>
                                <w:szCs w:val="20"/>
                                <w:lang w:val="en-US"/>
                              </w:rPr>
                              <w:t>X</w:t>
                            </w:r>
                            <w:r>
                              <w:rPr>
                                <w:rFonts w:ascii="Times New Roman" w:hAnsi="Times New Roman"/>
                                <w:color w:val="000000"/>
                                <w:sz w:val="20"/>
                                <w:szCs w:val="20"/>
                              </w:rPr>
                              <w:t xml:space="preserve"> (</w:t>
                            </w:r>
                            <w:r>
                              <w:rPr>
                                <w:rFonts w:ascii="Times New Roman" w:hAnsi="Times New Roman"/>
                                <w:color w:val="000000"/>
                                <w:sz w:val="20"/>
                                <w:szCs w:val="20"/>
                                <w:lang w:val="en-US"/>
                              </w:rPr>
                              <w:t>X</w:t>
                            </w:r>
                            <w:r w:rsidRPr="00672B7F">
                              <w:rPr>
                                <w:rFonts w:ascii="Times New Roman" w:hAnsi="Times New Roman"/>
                                <w:color w:val="000000"/>
                                <w:sz w:val="20"/>
                                <w:szCs w:val="20"/>
                              </w:rPr>
                              <w:t xml:space="preserve">) </w:t>
                            </w:r>
                            <w:r>
                              <w:rPr>
                                <w:rFonts w:ascii="Times New Roman" w:hAnsi="Times New Roman"/>
                                <w:color w:val="000000"/>
                                <w:sz w:val="20"/>
                                <w:szCs w:val="20"/>
                                <w:lang w:val="en-US"/>
                              </w:rPr>
                              <w:t>Bulan</w:t>
                            </w:r>
                            <w:r w:rsidRPr="00672B7F">
                              <w:rPr>
                                <w:rFonts w:ascii="Times New Roman" w:hAnsi="Times New Roman"/>
                                <w:color w:val="000000"/>
                                <w:sz w:val="20"/>
                                <w:szCs w:val="20"/>
                              </w:rPr>
                              <w:t xml:space="preserve"> 20</w:t>
                            </w:r>
                            <w:r>
                              <w:rPr>
                                <w:rFonts w:ascii="Times New Roman" w:hAnsi="Times New Roman"/>
                                <w:color w:val="000000"/>
                                <w:sz w:val="20"/>
                                <w:szCs w:val="20"/>
                                <w:lang w:val="en-US"/>
                              </w:rPr>
                              <w:t>XX</w:t>
                            </w:r>
                            <w:r w:rsidRPr="00672B7F">
                              <w:rPr>
                                <w:rFonts w:ascii="Times New Roman" w:hAnsi="Times New Roman"/>
                                <w:color w:val="000000"/>
                                <w:sz w:val="20"/>
                                <w:szCs w:val="20"/>
                              </w:rPr>
                              <w:t xml:space="preserve">, Hal </w:t>
                            </w:r>
                            <w:r>
                              <w:rPr>
                                <w:rFonts w:ascii="Times New Roman" w:hAnsi="Times New Roman"/>
                                <w:color w:val="000000"/>
                                <w:sz w:val="20"/>
                                <w:szCs w:val="20"/>
                                <w:lang w:val="en-US"/>
                              </w:rPr>
                              <w:t>..-..</w:t>
                            </w:r>
                          </w:p>
                          <w:p w14:paraId="065D7843" w14:textId="77777777" w:rsidR="00937EE0" w:rsidRPr="00672B7F" w:rsidRDefault="00937EE0" w:rsidP="00A520E3">
                            <w:pPr>
                              <w:spacing w:after="0"/>
                              <w:rPr>
                                <w:rFonts w:ascii="Times New Roman" w:hAnsi="Times New Roman"/>
                                <w:color w:val="000000"/>
                                <w:sz w:val="20"/>
                                <w:szCs w:val="20"/>
                              </w:rPr>
                            </w:pPr>
                            <w:r w:rsidRPr="00672B7F">
                              <w:rPr>
                                <w:rFonts w:ascii="Times New Roman" w:hAnsi="Times New Roman"/>
                                <w:color w:val="000000"/>
                                <w:sz w:val="20"/>
                                <w:szCs w:val="20"/>
                              </w:rPr>
                              <w:t>p-ISSN: 2548-8856 │ e-ISSN: 2549-127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DA71B93" id="Rectangle 2" o:spid="_x0000_s1026" style="position:absolute;left:0;text-align:left;margin-left:364.65pt;margin-top:-58.25pt;width:215.95pt;height:50.6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" fillcolor="window" strokecolor="window" strokeweight="1pt">
                <v:path arrowok="t"/>
                <v:textbox>
                  <w:txbxContent>
                    <w:p w14:paraId="5FEC469A" w14:textId="200F1B94" w:rsidR="00937EE0" w:rsidRPr="00EE360B" w:rsidRDefault="00937EE0" w:rsidP="00A520E3">
                      <w:pPr>
                        <w:spacing w:after="0"/>
                        <w:rPr>
                          <w:rFonts w:ascii="Times New Roman" w:hAnsi="Times New Roman"/>
                          <w:color w:val="000000"/>
                          <w:sz w:val="20"/>
                          <w:szCs w:val="20"/>
                          <w:lang w:val="en-US"/>
                        </w:rPr>
                      </w:pPr>
                      <w:r>
                        <w:rPr>
                          <w:rFonts w:ascii="Times New Roman" w:hAnsi="Times New Roman"/>
                          <w:color w:val="000000"/>
                          <w:sz w:val="20"/>
                          <w:szCs w:val="20"/>
                        </w:rPr>
                        <w:t xml:space="preserve">Vol </w:t>
                      </w:r>
                      <w:r>
                        <w:rPr>
                          <w:rFonts w:ascii="Times New Roman" w:hAnsi="Times New Roman"/>
                          <w:color w:val="000000"/>
                          <w:sz w:val="20"/>
                          <w:szCs w:val="20"/>
                          <w:lang w:val="en-US"/>
                        </w:rPr>
                        <w:t>X</w:t>
                      </w:r>
                      <w:r>
                        <w:rPr>
                          <w:rFonts w:ascii="Times New Roman" w:hAnsi="Times New Roman"/>
                          <w:color w:val="000000"/>
                          <w:sz w:val="20"/>
                          <w:szCs w:val="20"/>
                        </w:rPr>
                        <w:t xml:space="preserve"> (</w:t>
                      </w:r>
                      <w:r>
                        <w:rPr>
                          <w:rFonts w:ascii="Times New Roman" w:hAnsi="Times New Roman"/>
                          <w:color w:val="000000"/>
                          <w:sz w:val="20"/>
                          <w:szCs w:val="20"/>
                          <w:lang w:val="en-US"/>
                        </w:rPr>
                        <w:t>X</w:t>
                      </w:r>
                      <w:r w:rsidRPr="00672B7F">
                        <w:rPr>
                          <w:rFonts w:ascii="Times New Roman" w:hAnsi="Times New Roman"/>
                          <w:color w:val="000000"/>
                          <w:sz w:val="20"/>
                          <w:szCs w:val="20"/>
                        </w:rPr>
                        <w:t xml:space="preserve">) </w:t>
                      </w:r>
                      <w:r>
                        <w:rPr>
                          <w:rFonts w:ascii="Times New Roman" w:hAnsi="Times New Roman"/>
                          <w:color w:val="000000"/>
                          <w:sz w:val="20"/>
                          <w:szCs w:val="20"/>
                          <w:lang w:val="en-US"/>
                        </w:rPr>
                        <w:t>Bulan</w:t>
                      </w:r>
                      <w:r w:rsidRPr="00672B7F">
                        <w:rPr>
                          <w:rFonts w:ascii="Times New Roman" w:hAnsi="Times New Roman"/>
                          <w:color w:val="000000"/>
                          <w:sz w:val="20"/>
                          <w:szCs w:val="20"/>
                        </w:rPr>
                        <w:t xml:space="preserve"> 20</w:t>
                      </w:r>
                      <w:r>
                        <w:rPr>
                          <w:rFonts w:ascii="Times New Roman" w:hAnsi="Times New Roman"/>
                          <w:color w:val="000000"/>
                          <w:sz w:val="20"/>
                          <w:szCs w:val="20"/>
                          <w:lang w:val="en-US"/>
                        </w:rPr>
                        <w:t>XX</w:t>
                      </w:r>
                      <w:r w:rsidRPr="00672B7F">
                        <w:rPr>
                          <w:rFonts w:ascii="Times New Roman" w:hAnsi="Times New Roman"/>
                          <w:color w:val="000000"/>
                          <w:sz w:val="20"/>
                          <w:szCs w:val="20"/>
                        </w:rPr>
                        <w:t xml:space="preserve">, Hal </w:t>
                      </w:r>
                      <w:r>
                        <w:rPr>
                          <w:rFonts w:ascii="Times New Roman" w:hAnsi="Times New Roman"/>
                          <w:color w:val="000000"/>
                          <w:sz w:val="20"/>
                          <w:szCs w:val="20"/>
                          <w:lang w:val="en-US"/>
                        </w:rPr>
                        <w:t>..-..</w:t>
                      </w:r>
                    </w:p>
                    <w:p w14:paraId="065D7843" w14:textId="77777777" w:rsidR="00937EE0" w:rsidRPr="00672B7F" w:rsidRDefault="00937EE0" w:rsidP="00A520E3">
                      <w:pPr>
                        <w:spacing w:after="0"/>
                        <w:rPr>
                          <w:rFonts w:ascii="Times New Roman" w:hAnsi="Times New Roman"/>
                          <w:color w:val="000000"/>
                          <w:sz w:val="20"/>
                          <w:szCs w:val="20"/>
                        </w:rPr>
                      </w:pPr>
                      <w:r w:rsidRPr="00672B7F">
                        <w:rPr>
                          <w:rFonts w:ascii="Times New Roman" w:hAnsi="Times New Roman"/>
                          <w:color w:val="000000"/>
                          <w:sz w:val="20"/>
                          <w:szCs w:val="20"/>
                        </w:rPr>
                        <w:t>p-ISSN: 2548-8856 │ e-ISSN: 2549-127X</w:t>
                      </w:r>
                    </w:p>
                  </w:txbxContent>
                </v:textbox>
                <w10:wrap anchorx="page"/>
              </v:rect>
            </w:pict>
          </mc:Fallback>
        </mc:AlternateContent>
      </w:r>
      <w:r w:rsidRPr="00A520E3">
        <w:rPr>
          <w:rFonts w:asciiTheme="majorBidi" w:hAnsiTheme="majorBidi" w:cstheme="majorBidi"/>
          <w:b/>
          <w:bCs/>
          <w:noProof/>
          <w:lang w:val="en-US"/>
        </w:rPr>
        <w:drawing>
          <wp:anchor distT="0" distB="0" distL="0" distR="0" simplePos="0" relativeHeight="251656192" behindDoc="0" locked="0" layoutInCell="1" allowOverlap="1" wp14:anchorId="5418D3A4" wp14:editId="25912354">
            <wp:simplePos x="0" y="0"/>
            <wp:positionH relativeFrom="margin">
              <wp:posOffset>0</wp:posOffset>
            </wp:positionH>
            <wp:positionV relativeFrom="paragraph">
              <wp:posOffset>-876300</wp:posOffset>
            </wp:positionV>
            <wp:extent cx="781050" cy="7505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1050" cy="750570"/>
                    </a:xfrm>
                    <a:prstGeom prst="rect">
                      <a:avLst/>
                    </a:prstGeom>
                    <a:noFill/>
                    <a:ln>
                      <a:noFill/>
                    </a:ln>
                  </pic:spPr>
                </pic:pic>
              </a:graphicData>
            </a:graphic>
            <wp14:sizeRelH relativeFrom="page">
              <wp14:pctWidth>0</wp14:pctWidth>
            </wp14:sizeRelH>
            <wp14:sizeRelV relativeFrom="page">
              <wp14:pctHeight>0</wp14:pctHeight>
            </wp14:sizeRelV>
          </wp:anchor>
        </w:drawing>
      </w:r>
      <w:r w:rsidR="00376998">
        <w:rPr>
          <w:rFonts w:asciiTheme="majorBidi" w:hAnsiTheme="majorBidi" w:cstheme="majorBidi"/>
          <w:b/>
          <w:bCs/>
          <w:noProof/>
          <w:lang w:val="en-US"/>
        </w:rPr>
        <w:t xml:space="preserve">ANALISIS EFEKTIVITAS PENGGUNAAN MULTIMEDIA PEMBELAJARAN DIGITAL DI SDN NAGASARI IV </w:t>
      </w:r>
      <w:r w:rsidR="00376998" w:rsidRPr="00EE360B">
        <w:rPr>
          <w:rFonts w:ascii="Times New Roman" w:hAnsi="Times New Roman" w:cs="Times New Roman"/>
          <w:b/>
          <w:lang w:val="de-AT"/>
        </w:rPr>
        <w:t xml:space="preserve"> </w:t>
      </w:r>
    </w:p>
    <w:p w14:paraId="48211951" w14:textId="77777777" w:rsidR="00376998" w:rsidRPr="00376998" w:rsidRDefault="00376998" w:rsidP="00376998">
      <w:pPr>
        <w:spacing w:after="0"/>
        <w:jc w:val="center"/>
        <w:rPr>
          <w:rFonts w:ascii="Times New Roman" w:hAnsi="Times New Roman" w:cs="Times New Roman"/>
          <w:b/>
          <w:vertAlign w:val="superscript"/>
          <w:lang w:val="en-US"/>
        </w:rPr>
      </w:pPr>
      <w:r w:rsidRPr="00376998">
        <w:rPr>
          <w:rFonts w:ascii="Times New Roman" w:hAnsi="Times New Roman" w:cs="Times New Roman"/>
          <w:b/>
          <w:lang w:val="id"/>
        </w:rPr>
        <w:t>N</w:t>
      </w:r>
      <w:r w:rsidRPr="00376998">
        <w:rPr>
          <w:rFonts w:ascii="Times New Roman" w:hAnsi="Times New Roman" w:cs="Times New Roman"/>
          <w:b/>
          <w:lang w:val="en-US"/>
        </w:rPr>
        <w:t>abila Defani Savitri</w:t>
      </w:r>
      <w:r w:rsidRPr="00376998">
        <w:rPr>
          <w:rFonts w:ascii="Times New Roman" w:hAnsi="Times New Roman" w:cs="Times New Roman"/>
          <w:b/>
          <w:vertAlign w:val="superscript"/>
          <w:lang w:val="en-US"/>
        </w:rPr>
        <w:t>1</w:t>
      </w:r>
      <w:r w:rsidRPr="00376998">
        <w:rPr>
          <w:rFonts w:ascii="Times New Roman" w:hAnsi="Times New Roman" w:cs="Times New Roman"/>
          <w:b/>
          <w:lang w:val="en-US"/>
        </w:rPr>
        <w:t xml:space="preserve"> , Peni Indriyani Putri</w:t>
      </w:r>
      <w:r w:rsidRPr="00376998">
        <w:rPr>
          <w:rFonts w:ascii="Times New Roman" w:hAnsi="Times New Roman" w:cs="Times New Roman"/>
          <w:b/>
          <w:vertAlign w:val="superscript"/>
          <w:lang w:val="en-US"/>
        </w:rPr>
        <w:t>2</w:t>
      </w:r>
      <w:r w:rsidRPr="00376998">
        <w:rPr>
          <w:rFonts w:ascii="Times New Roman" w:hAnsi="Times New Roman" w:cs="Times New Roman"/>
          <w:b/>
          <w:lang w:val="en-US"/>
        </w:rPr>
        <w:t>, Sri Wulandari</w:t>
      </w:r>
      <w:r w:rsidRPr="00376998">
        <w:rPr>
          <w:rFonts w:ascii="Times New Roman" w:hAnsi="Times New Roman" w:cs="Times New Roman"/>
          <w:b/>
          <w:vertAlign w:val="superscript"/>
          <w:lang w:val="en-US"/>
        </w:rPr>
        <w:t>3</w:t>
      </w:r>
      <w:r w:rsidRPr="00376998">
        <w:rPr>
          <w:rFonts w:ascii="Times New Roman" w:hAnsi="Times New Roman" w:cs="Times New Roman"/>
          <w:b/>
          <w:lang w:val="en-US"/>
        </w:rPr>
        <w:t>, Yayan Alpian</w:t>
      </w:r>
      <w:r w:rsidRPr="00376998">
        <w:rPr>
          <w:rFonts w:ascii="Times New Roman" w:hAnsi="Times New Roman" w:cs="Times New Roman"/>
          <w:b/>
          <w:vertAlign w:val="superscript"/>
          <w:lang w:val="en-US"/>
        </w:rPr>
        <w:t>4</w:t>
      </w:r>
    </w:p>
    <w:p w14:paraId="3A4B369D" w14:textId="68D38A2B" w:rsidR="00876A34" w:rsidRDefault="00EE360B" w:rsidP="00B6356E">
      <w:pPr>
        <w:spacing w:after="0"/>
        <w:jc w:val="center"/>
        <w:rPr>
          <w:rFonts w:ascii="Times New Roman" w:hAnsi="Times New Roman" w:cs="Times New Roman"/>
          <w:lang w:val="de-AT"/>
        </w:rPr>
      </w:pPr>
      <w:r w:rsidRPr="00EE360B">
        <w:rPr>
          <w:rFonts w:ascii="Times New Roman" w:hAnsi="Times New Roman" w:cs="Times New Roman"/>
          <w:lang w:val="de-AT"/>
        </w:rPr>
        <w:t xml:space="preserve"> (Fakultas</w:t>
      </w:r>
      <w:r w:rsidR="00FA35C6">
        <w:rPr>
          <w:rFonts w:ascii="Times New Roman" w:hAnsi="Times New Roman" w:cs="Times New Roman"/>
          <w:lang w:val="de-AT"/>
        </w:rPr>
        <w:t xml:space="preserve"> Keguruan Dan Ilmu Pendidikan , Universitas Buana Perjuangan karawang </w:t>
      </w:r>
      <w:r>
        <w:rPr>
          <w:rFonts w:ascii="Times New Roman" w:hAnsi="Times New Roman" w:cs="Times New Roman"/>
          <w:lang w:val="de-AT"/>
        </w:rPr>
        <w:t>)</w:t>
      </w:r>
    </w:p>
    <w:p w14:paraId="724EB787" w14:textId="0EEA7A73" w:rsidR="00B6356E" w:rsidRDefault="00EE360B" w:rsidP="00EE360B">
      <w:pPr>
        <w:spacing w:after="0"/>
        <w:jc w:val="center"/>
        <w:rPr>
          <w:rFonts w:ascii="Times New Roman" w:hAnsi="Times New Roman" w:cs="Times New Roman"/>
        </w:rPr>
      </w:pPr>
      <w:r>
        <w:rPr>
          <w:rFonts w:ascii="Times New Roman" w:hAnsi="Times New Roman" w:cs="Times New Roman"/>
          <w:lang w:val="en-US"/>
        </w:rPr>
        <w:t>Coresponding Author</w:t>
      </w:r>
      <w:r w:rsidR="00876A34">
        <w:rPr>
          <w:rFonts w:ascii="Times New Roman" w:hAnsi="Times New Roman" w:cs="Times New Roman"/>
        </w:rPr>
        <w:t xml:space="preserve">: </w:t>
      </w:r>
      <w:hyperlink r:id="rId9" w:history="1">
        <w:r w:rsidR="00FA35C6" w:rsidRPr="00F27E8B">
          <w:rPr>
            <w:rStyle w:val="Hyperlink"/>
            <w:rFonts w:ascii="Times New Roman" w:hAnsi="Times New Roman" w:cs="Times New Roman"/>
            <w:lang w:val="en-US"/>
          </w:rPr>
          <w:t>sd20.peniputri@mhs.ubpkarawang.ac.id</w:t>
        </w:r>
      </w:hyperlink>
      <w:r w:rsidR="00FA35C6">
        <w:rPr>
          <w:rFonts w:ascii="Times New Roman" w:hAnsi="Times New Roman" w:cs="Times New Roman"/>
          <w:lang w:val="en-US"/>
        </w:rPr>
        <w:t xml:space="preserve"> </w:t>
      </w:r>
    </w:p>
    <w:p w14:paraId="55FC44EB" w14:textId="77777777" w:rsidR="00EE360B" w:rsidRDefault="00EE360B" w:rsidP="00EE360B">
      <w:pPr>
        <w:spacing w:after="0"/>
        <w:jc w:val="center"/>
        <w:rPr>
          <w:rFonts w:ascii="Times New Roman" w:hAnsi="Times New Roman" w:cs="Times New Roman"/>
        </w:rPr>
      </w:pPr>
    </w:p>
    <w:p w14:paraId="4AF5DF15" w14:textId="287BBA9F" w:rsidR="002E3319" w:rsidRPr="00D1554B" w:rsidRDefault="002E3319" w:rsidP="00D1554B">
      <w:pPr>
        <w:pStyle w:val="NormalWeb"/>
        <w:spacing w:before="240" w:beforeAutospacing="0" w:after="240" w:afterAutospacing="0"/>
        <w:ind w:left="700"/>
      </w:pPr>
      <w:r w:rsidRPr="00A520E3">
        <w:rPr>
          <w:b/>
          <w:i/>
        </w:rPr>
        <w:t>Abstract</w:t>
      </w:r>
      <w:r w:rsidR="00BD01C2">
        <w:rPr>
          <w:b/>
          <w:i/>
          <w:lang w:val="en-US"/>
        </w:rPr>
        <w:t xml:space="preserve">: </w:t>
      </w:r>
      <w:r w:rsidR="009C6D1E">
        <w:rPr>
          <w:color w:val="000000"/>
          <w:sz w:val="20"/>
          <w:szCs w:val="20"/>
        </w:rPr>
        <w:t>This research on analysis of the use of learning multimedia aims to find out the extent to which schools implement and know about digitalization in schools. By introducing digital media to schools from elementary school level, it will also have a good impact on students' development in their efforts to utilize technology in the future. The research method used in this research is a qualitative descriptive method with interview techniques and questionnaires filled in by students regarding the use of digital learning media in their school. And the factors causing the ineffective use of digital multimedia at SDN Nagasari 4 are influenced by several external and internal factors.</w:t>
      </w:r>
    </w:p>
    <w:p w14:paraId="557BFDE5" w14:textId="6C22D4BD" w:rsidR="002E3319" w:rsidRPr="00BD01C2" w:rsidRDefault="00B6356E" w:rsidP="00D1554B">
      <w:pPr>
        <w:pStyle w:val="HTMLPreformatted"/>
        <w:spacing w:line="276" w:lineRule="auto"/>
        <w:ind w:left="709"/>
        <w:jc w:val="both"/>
        <w:rPr>
          <w:rFonts w:ascii="Times New Roman" w:eastAsia="Times New Roman" w:hAnsi="Times New Roman" w:cs="Times New Roman"/>
          <w:i/>
          <w:color w:val="202124"/>
          <w:lang w:val="en-US" w:eastAsia="id-ID"/>
        </w:rPr>
      </w:pPr>
      <w:r w:rsidRPr="00A520E3">
        <w:rPr>
          <w:rFonts w:ascii="Times New Roman" w:hAnsi="Times New Roman" w:cs="Times New Roman"/>
          <w:b/>
          <w:i/>
        </w:rPr>
        <w:t>Keyword:</w:t>
      </w:r>
      <w:r w:rsidR="00BD01C2">
        <w:rPr>
          <w:rFonts w:ascii="Times New Roman" w:hAnsi="Times New Roman" w:cs="Times New Roman"/>
          <w:b/>
          <w:i/>
          <w:lang w:val="en-US"/>
        </w:rPr>
        <w:t xml:space="preserve"> </w:t>
      </w:r>
      <w:r w:rsidR="00BD01C2">
        <w:rPr>
          <w:rFonts w:ascii="Times New Roman" w:hAnsi="Times New Roman" w:cs="Times New Roman"/>
          <w:i/>
          <w:lang w:val="en-US"/>
        </w:rPr>
        <w:t xml:space="preserve">multimedia, digital media, </w:t>
      </w:r>
      <w:r w:rsidR="00BD01C2" w:rsidRPr="00BD01C2">
        <w:rPr>
          <w:rFonts w:ascii="Times New Roman" w:hAnsi="Times New Roman" w:cs="Times New Roman"/>
          <w:i/>
          <w:lang w:val="en-US"/>
        </w:rPr>
        <w:t xml:space="preserve">learning </w:t>
      </w:r>
    </w:p>
    <w:p w14:paraId="10C82F28" w14:textId="77777777" w:rsidR="00B6356E" w:rsidRPr="006A7BBE" w:rsidRDefault="00B6356E" w:rsidP="00A520E3">
      <w:pPr>
        <w:spacing w:line="240" w:lineRule="auto"/>
        <w:ind w:left="709"/>
        <w:rPr>
          <w:rFonts w:ascii="Times New Roman" w:hAnsi="Times New Roman" w:cs="Times New Roman"/>
          <w:sz w:val="20"/>
          <w:szCs w:val="20"/>
        </w:rPr>
      </w:pPr>
    </w:p>
    <w:p w14:paraId="283CFA7F" w14:textId="77777777" w:rsidR="00867252" w:rsidRPr="00867252" w:rsidRDefault="00B6356E" w:rsidP="00867252">
      <w:pPr>
        <w:ind w:left="709"/>
        <w:rPr>
          <w:rFonts w:ascii="Times New Roman" w:hAnsi="Times New Roman" w:cs="Times New Roman"/>
          <w:color w:val="000000"/>
          <w:sz w:val="20"/>
          <w:szCs w:val="20"/>
          <w:lang w:val="en-US"/>
        </w:rPr>
      </w:pPr>
      <w:r w:rsidRPr="00EE360B">
        <w:rPr>
          <w:rFonts w:ascii="Times New Roman" w:hAnsi="Times New Roman" w:cs="Times New Roman"/>
          <w:b/>
          <w:bCs/>
          <w:sz w:val="20"/>
          <w:szCs w:val="20"/>
        </w:rPr>
        <w:t>Abstrak:</w:t>
      </w:r>
      <w:r w:rsidRPr="006A7BBE">
        <w:rPr>
          <w:rFonts w:ascii="Times New Roman" w:hAnsi="Times New Roman" w:cs="Times New Roman"/>
          <w:sz w:val="20"/>
          <w:szCs w:val="20"/>
        </w:rPr>
        <w:t xml:space="preserve"> </w:t>
      </w:r>
      <w:r w:rsidR="00867252" w:rsidRPr="00867252">
        <w:rPr>
          <w:rFonts w:ascii="Times New Roman" w:hAnsi="Times New Roman" w:cs="Times New Roman"/>
          <w:color w:val="000000"/>
          <w:sz w:val="20"/>
          <w:szCs w:val="20"/>
          <w:lang w:val="en-US"/>
        </w:rPr>
        <w:t xml:space="preserve">Penelitian tentang analisis pengguanaan multimedia pembelajaran ini bertujuan untuk mengatahui sejauh mana sekolah menerapakan dan mengetahui tentang digitalisasi di sekolah. Dengan mengenalkan media digital ke sekolah sejak jenjang sekolah dasar maka akan berdampak baik juga untuk perkembangan siswa dalam upaya pemanfaatan teknologi kedepannya. Metode penelitian yang di gunakan dalam penelitian ini adalah metode deskriptif kualitatif dengan Teknik wawancara dan kuisisoner yang di isi oleh siswa seputar pengguanaan media pembelajaran digital di sekolahnya. Dan faktor penyebab kurang efektifnya penggunaan multimedia digital di SDN nagasari 4 di pengaruhi oleh beberapa faktor eksternal dan internal . </w:t>
      </w:r>
    </w:p>
    <w:p w14:paraId="433FEB93" w14:textId="636782FB" w:rsidR="00B6356E" w:rsidRPr="00867252" w:rsidRDefault="00B6356E" w:rsidP="00A520E3">
      <w:pPr>
        <w:spacing w:line="240" w:lineRule="auto"/>
        <w:ind w:left="709"/>
        <w:jc w:val="both"/>
        <w:rPr>
          <w:rFonts w:ascii="Times New Roman" w:hAnsi="Times New Roman" w:cs="Times New Roman"/>
          <w:sz w:val="20"/>
          <w:szCs w:val="20"/>
          <w:lang w:val="en-US"/>
        </w:rPr>
      </w:pPr>
      <w:r w:rsidRPr="00A520E3">
        <w:rPr>
          <w:rFonts w:ascii="Times New Roman" w:hAnsi="Times New Roman" w:cs="Times New Roman"/>
          <w:b/>
          <w:sz w:val="20"/>
          <w:szCs w:val="20"/>
        </w:rPr>
        <w:t>Kata Kunci:</w:t>
      </w:r>
      <w:r w:rsidR="008B3436" w:rsidRPr="006A7BBE">
        <w:rPr>
          <w:rFonts w:ascii="Times New Roman" w:hAnsi="Times New Roman" w:cs="Times New Roman"/>
          <w:sz w:val="20"/>
          <w:szCs w:val="20"/>
        </w:rPr>
        <w:t xml:space="preserve"> </w:t>
      </w:r>
      <w:r w:rsidR="00BD01C2">
        <w:rPr>
          <w:rFonts w:ascii="Times New Roman" w:hAnsi="Times New Roman" w:cs="Times New Roman"/>
          <w:sz w:val="20"/>
          <w:szCs w:val="20"/>
          <w:lang w:val="en-US"/>
        </w:rPr>
        <w:t xml:space="preserve">multimedia, media digital, </w:t>
      </w:r>
      <w:r w:rsidR="00867252">
        <w:rPr>
          <w:rFonts w:ascii="Times New Roman" w:hAnsi="Times New Roman" w:cs="Times New Roman"/>
          <w:sz w:val="20"/>
          <w:szCs w:val="20"/>
          <w:lang w:val="en-US"/>
        </w:rPr>
        <w:t xml:space="preserve">pembelajaran </w:t>
      </w:r>
    </w:p>
    <w:p w14:paraId="063D493D" w14:textId="77777777" w:rsidR="00F5658D" w:rsidRDefault="00F5658D" w:rsidP="00397215">
      <w:pPr>
        <w:jc w:val="both"/>
        <w:rPr>
          <w:rFonts w:ascii="Times New Roman" w:hAnsi="Times New Roman" w:cs="Times New Roman"/>
        </w:rPr>
      </w:pPr>
    </w:p>
    <w:p w14:paraId="782F4CAC" w14:textId="77777777" w:rsidR="002E3319" w:rsidRDefault="002E3319" w:rsidP="00397215">
      <w:pPr>
        <w:jc w:val="both"/>
        <w:rPr>
          <w:rFonts w:ascii="Times New Roman" w:hAnsi="Times New Roman" w:cs="Times New Roman"/>
        </w:rPr>
        <w:sectPr w:rsidR="002E3319" w:rsidSect="00A520E3">
          <w:headerReference w:type="default" r:id="rId10"/>
          <w:footerReference w:type="default" r:id="rId11"/>
          <w:pgSz w:w="11906" w:h="16838"/>
          <w:pgMar w:top="1701" w:right="1701" w:bottom="1701" w:left="2268" w:header="708" w:footer="708" w:gutter="0"/>
          <w:pgNumType w:start="18"/>
          <w:cols w:space="708"/>
          <w:docGrid w:linePitch="360"/>
        </w:sectPr>
      </w:pPr>
    </w:p>
    <w:p w14:paraId="499D666F" w14:textId="77777777" w:rsidR="00397215" w:rsidRPr="002E3319" w:rsidRDefault="008B3436" w:rsidP="00397215">
      <w:pPr>
        <w:jc w:val="both"/>
        <w:rPr>
          <w:rFonts w:ascii="Times New Roman" w:hAnsi="Times New Roman" w:cs="Times New Roman"/>
          <w:b/>
        </w:rPr>
      </w:pPr>
      <w:r w:rsidRPr="002E3319">
        <w:rPr>
          <w:rFonts w:ascii="Times New Roman" w:hAnsi="Times New Roman" w:cs="Times New Roman"/>
          <w:b/>
        </w:rPr>
        <w:lastRenderedPageBreak/>
        <w:t xml:space="preserve">PENDAHULUAN </w:t>
      </w:r>
    </w:p>
    <w:p w14:paraId="107443F0" w14:textId="77777777" w:rsidR="0086725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t xml:space="preserve">Pendidikan merupakan suatu proses yang diharapkan mampu menerima keseimbangan serta kesempurnaan dalam perkembangan individu pun masyarakat Pendidikan adalah proses yang mencakup tiga dimensi: individu, masyarakat, atau komunitas dari mana individu tersebut berasal, serta semua materi realitas, baik material maupun spiritual, yang membentuk sifat, nasib, dan bentuk manusia dan masyarakat. Pendidikan bukan hanya tentang mengajar; itu adalah proses pertukaran pengetahuan, transformasi nilai, dan pembentukan </w:t>
      </w:r>
      <w:r w:rsidRPr="0091431C">
        <w:rPr>
          <w:color w:val="000000"/>
          <w:sz w:val="22"/>
          <w:szCs w:val="22"/>
          <w:lang w:val="en-US"/>
        </w:rPr>
        <w:lastRenderedPageBreak/>
        <w:t xml:space="preserve">kepribadian dengan segala aspeknya. Akibatnya, pendidikan lebih berfokus pada pembentukan seorang ahli atau bidang-bidang tertentu, dan fokus dan minat yang diberikan lebih bersifat teknis. </w:t>
      </w:r>
    </w:p>
    <w:p w14:paraId="2BDBA596" w14:textId="1166FD45" w:rsidR="0086725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t>Pendidikan diharapkan dapat mempertahankan keseimbangan dan kesempurnaan dalam perkembangan individu dan masyarakat.</w:t>
      </w:r>
      <w:r w:rsidR="008B5573">
        <w:rPr>
          <w:color w:val="000000"/>
          <w:sz w:val="22"/>
          <w:szCs w:val="22"/>
          <w:lang w:val="en-US"/>
        </w:rPr>
        <w:t xml:space="preserve"> </w:t>
      </w:r>
      <w:r w:rsidRPr="0091431C">
        <w:rPr>
          <w:color w:val="000000"/>
          <w:sz w:val="22"/>
          <w:szCs w:val="22"/>
          <w:lang w:val="en-US"/>
        </w:rPr>
        <w:fldChar w:fldCharType="begin" w:fldLock="1"/>
      </w:r>
      <w:r w:rsidRPr="0091431C">
        <w:rPr>
          <w:color w:val="000000"/>
          <w:sz w:val="22"/>
          <w:szCs w:val="22"/>
          <w:lang w:val="en-US"/>
        </w:rPr>
        <w:instrText>ADDIN CSL_CITATION {"citationItems":[{"id":"ITEM-1","itemData":{"DOI":"10.31004/basicedu.v6i2.2098","ISSN":"2580-3735","abstract":"Penelitian ini dilatar belakangi dengan berbagai upaya pemerintah dalam mengembangkan pendidikan di Indonesia mulai dari pembelajaran abad 19-20 sampai pembelajaran abad 21. Metode analisis yang digunakan dalam menganalisis pembahsan topik utama dengan menggunakan studi literatur ilimah yang tersedia di jurnal terindeks dengan desain dari penelitian ini adalah analisis deskriptif. Adapun tujuan dari penelitian ini yaitu untuk mengetahui bagaimana pelaksanaan serta strategi pembelajaran dari masa ke masa, yang dilihat dari sejarah bangsa Indonesia itu sendiri sampai masa sekarang. Serta tentang penggunaan teknologi untuk pembelajaran yang digunakan pada masa sekarang ini. Hasil pembahasan menunjukkan bahwa upaya pembelajaran di Indonesia masih terus berkembang dan perlu adanya perhatian lebih dari berbagai pihak khususnya pemerintah dalam memenuhi kebutuhan tuntutan zaman sekarang dan upaya strategi pembelajaran yang sudah tersusun, sekolah sudah harus difasilitasi berbagai teknologi guna mendukung pembelajaran yang efektif dan efisien sesusai dengan perkembangan zaman sekarang","author":[{"dropping-particle":"","family":"Fahrozy","given":"Fazrul Prasetya Nur","non-dropping-particle":"","parse-names":false,"suffix":""},{"dropping-particle":"","family":"Iskandar","given":"Sofyan","non-dropping-particle":"","parse-names":false,"suffix":""},{"dropping-particle":"","family":"Abidin","given":"Yunus","non-dropping-particle":"","parse-names":false,"suffix":""},{"dropping-particle":"","family":"Sari","given":"Mia Zultrianti","non-dropping-particle":"","parse-names":false,"suffix":""}],"container-title":"Jurnal Basicedu","id":"ITEM-1","issue":"2","issued":{"date-parts":[["2022"]]},"page":"3093-3101","title":"Upaya Pembelajaran Abad 19-20 dan Pembelajaran Abad 21 di Indonesia","type":"article-journal","volume":"6"},"uris":["http://www.mendeley.com/documents/?uuid=3e6f1316-eb2f-47cb-9fd2-663ffcb4d455"]}],"mendeley":{"formattedCitation":"(Fahrozy, Iskandar, Abidin, &amp; Sari, 2022)","plainTextFormattedCitation":"(Fahrozy, Iskandar, Abidin, &amp; Sari, 2022)","previouslyFormattedCitation":"(Fahrozy, Iskandar, Abidin, &amp; Sari, 2022)"},"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Fahrozy, Iskandar, Abidin, &amp; Sari, 2022)</w:t>
      </w:r>
      <w:r w:rsidRPr="0091431C">
        <w:rPr>
          <w:color w:val="000000"/>
          <w:sz w:val="22"/>
          <w:szCs w:val="22"/>
        </w:rPr>
        <w:fldChar w:fldCharType="end"/>
      </w:r>
      <w:r w:rsidRPr="0091431C">
        <w:rPr>
          <w:color w:val="000000"/>
          <w:sz w:val="22"/>
          <w:szCs w:val="22"/>
          <w:lang w:val="en-US"/>
        </w:rPr>
        <w:t xml:space="preserve"> pendidikan adalah hak sadar yang harusnya di peroleh oleh setiap insang manusia . semua manusia memiliki hak untuk </w:t>
      </w:r>
      <w:r w:rsidR="00923186">
        <w:rPr>
          <w:color w:val="000000"/>
          <w:sz w:val="22"/>
          <w:szCs w:val="22"/>
          <w:lang w:val="en-US"/>
        </w:rPr>
        <w:t>di-</w:t>
      </w:r>
      <w:r w:rsidRPr="0091431C">
        <w:rPr>
          <w:color w:val="000000"/>
          <w:sz w:val="22"/>
          <w:szCs w:val="22"/>
          <w:lang w:val="en-US"/>
        </w:rPr>
        <w:t xml:space="preserve">didik dalam hakikatnya pendidikan terdapat dua perbedaan ada </w:t>
      </w:r>
      <w:r w:rsidRPr="0091431C">
        <w:rPr>
          <w:color w:val="000000"/>
          <w:sz w:val="22"/>
          <w:szCs w:val="22"/>
          <w:lang w:val="en-US"/>
        </w:rPr>
        <w:lastRenderedPageBreak/>
        <w:t xml:space="preserve">pendidikan formal dan juga nonformal pada pendidikan formal biasanya berupa pendidikan sekolah yang berlangsung selama 12 tahun sampai pada jenjang sekolah tingkat atas adapun pendidikan nonformal banyak sekali jenisya di antaranya pendidikan di lingkungan keluarga. Salah satu sistem pada pendidikan formal adalah memiliki aturan aturan yang jelas ketapan pada pendidikan formal dan perencaan pembelajaran yang sudah tersusun sebelum penddikan itu di jalankan. </w:t>
      </w:r>
      <w:r w:rsidR="008B5573">
        <w:rPr>
          <w:color w:val="000000"/>
          <w:sz w:val="22"/>
          <w:szCs w:val="22"/>
          <w:lang w:val="en-US"/>
        </w:rPr>
        <w:t>S</w:t>
      </w:r>
      <w:r w:rsidRPr="0091431C">
        <w:rPr>
          <w:color w:val="000000"/>
          <w:sz w:val="22"/>
          <w:szCs w:val="22"/>
          <w:lang w:val="en-US"/>
        </w:rPr>
        <w:t xml:space="preserve">eperti penyiapan bahan ajar, media ajar, lembar kerja dan lain nya yang berkaitan dengan administrasi selolah . salah satu hal yang pending dalam pembelajarann adalah media. </w:t>
      </w:r>
      <w:r w:rsidR="008B5573">
        <w:rPr>
          <w:color w:val="000000"/>
          <w:sz w:val="22"/>
          <w:szCs w:val="22"/>
          <w:lang w:val="en-US"/>
        </w:rPr>
        <w:t>M</w:t>
      </w:r>
      <w:r w:rsidRPr="0091431C">
        <w:rPr>
          <w:color w:val="000000"/>
          <w:sz w:val="22"/>
          <w:szCs w:val="22"/>
          <w:lang w:val="en-US"/>
        </w:rPr>
        <w:t>edia berfungsi untuk menyampaikan inf</w:t>
      </w:r>
      <w:r w:rsidR="008B5573">
        <w:rPr>
          <w:color w:val="000000"/>
          <w:sz w:val="22"/>
          <w:szCs w:val="22"/>
          <w:lang w:val="en-US"/>
        </w:rPr>
        <w:t>o</w:t>
      </w:r>
      <w:r w:rsidRPr="0091431C">
        <w:rPr>
          <w:color w:val="000000"/>
          <w:sz w:val="22"/>
          <w:szCs w:val="22"/>
          <w:lang w:val="en-US"/>
        </w:rPr>
        <w:t xml:space="preserve">rmasi dari guru kepada perseta didik. </w:t>
      </w:r>
      <w:r w:rsidR="008B5573">
        <w:rPr>
          <w:color w:val="000000"/>
          <w:sz w:val="22"/>
          <w:szCs w:val="22"/>
          <w:lang w:val="en-US"/>
        </w:rPr>
        <w:t>T</w:t>
      </w:r>
      <w:r w:rsidRPr="0091431C">
        <w:rPr>
          <w:color w:val="000000"/>
          <w:sz w:val="22"/>
          <w:szCs w:val="22"/>
          <w:lang w:val="en-US"/>
        </w:rPr>
        <w:t>eknologi harus dimasukkan ke dalam pembelajaran di abad ke-21 karena ilmu pengetahuan dan teknologi selalu berkembang secara cepat. Teknologi ini membuat dunia tanpa batas di mana-mana</w:t>
      </w:r>
      <w:r w:rsidR="008B5573">
        <w:rPr>
          <w:color w:val="000000"/>
          <w:sz w:val="22"/>
          <w:szCs w:val="22"/>
          <w:lang w:val="en-US"/>
        </w:rPr>
        <w:t xml:space="preserve"> </w:t>
      </w:r>
      <w:r w:rsidRPr="0091431C">
        <w:rPr>
          <w:color w:val="000000"/>
          <w:sz w:val="22"/>
          <w:szCs w:val="22"/>
          <w:lang w:val="en-US"/>
        </w:rPr>
        <w:fldChar w:fldCharType="begin" w:fldLock="1"/>
      </w:r>
      <w:r w:rsidRPr="0091431C">
        <w:rPr>
          <w:color w:val="000000"/>
          <w:sz w:val="22"/>
          <w:szCs w:val="22"/>
          <w:lang w:val="en-US"/>
        </w:rPr>
        <w:instrText>ADDIN CSL_CITATION {"citationItems":[{"id":"ITEM-1","itemData":{"DOI":"10.31004/basicedu.v6i2.2082","ISSN":"2580-3735","abstract":"Dalam pembelajaran Abad 21 ini sangat populer dengan membawa perubahan yaitu pesatnya perkembangan Ilmu Pengetahuan dan Teknologi (IPTEK) yang mengakibatkan perubahan paradigma pembelajaran yang ditandai dengan perubahan kurikulum, media, dan teknologi. Karena pada dasarnya pembelajaran abad 21 adalah implikasi dari perkembangan masyarakat dari masa ke masa. Sebagaimana diketahui bahwa masyarakat berkembang dari masyarakat primitif ke masyarakat agraris, selanjutnya ke masyarakat industri, dan sekarang bergeser ke arah masyarakat informatif. Masyarakat informatif ditandai dengan berkembangnya digitalisasi. Penulisan artikel ini bertujuan untuk mengetahui penerapan inovasi pembelajaran pada abad ke 21. Metode penelitian yang digunakan yaitu kajian Pustaka. Hasil dari penelitian, bahwa pendidikan abad 21 merupakan proses mengembangkan dan memberdayakan seluruh potensi peserta didik untuk membentuk karakter yang lebih baik. Ada berbagai inovasi pembelajaran abad 21 yang dapat diterapkan dalam pembelajaran di Indonesia. Salah satunya yaitu penerapan Model Blended Learning (MBL) yang sangat sesuai untuk menghadapi tantangan di Indonesia dalam Abad ke 21 dan menyiapkan lingkungan belajar untuk tercapainya kompetensi abad 21.  Selain itu, perubahan yang terjadi pada masyarakat dunia kearah digitalisasi ini memaksa proses pembelajaran di sekolah-sekolah mengikuti perkembangan teknologi. Guru dan siswa dituntut melek teknologi digital.","author":[{"dropping-particle":"","family":"Rahayu","given":"Restu","non-dropping-particle":"","parse-names":false,"suffix":""},{"dropping-particle":"","family":"Iskandar","given":"Sofyan","non-dropping-particle":"","parse-names":false,"suffix":""},{"dropping-particle":"","family":"Abidin","given":"Yunus","non-dropping-particle":"","parse-names":false,"suffix":""}],"container-title":"Jurnal Basicedu","id":"ITEM-1","issue":"2","issued":{"date-parts":[["2022"]]},"page":"2099-2104","title":"Inovasi Pembelajaran Abad 21 dan Penerapannya di Indonesia","type":"article-journal","volume":"6"},"uris":["http://www.mendeley.com/documents/?uuid=3be791f9-37c2-4e4f-a445-fc05339c990d"]}],"mendeley":{"formattedCitation":"(Rahayu, Iskandar, &amp; Abidin, 2022)","plainTextFormattedCitation":"(Rahayu, Iskandar, &amp; Abidin, 2022)","previouslyFormattedCitation":"(Rahayu, Iskandar, &amp; Abidin, 2022)"},"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Rahayu, Iskandar, &amp; Abidin, 2022)</w:t>
      </w:r>
      <w:r w:rsidRPr="0091431C">
        <w:rPr>
          <w:color w:val="000000"/>
          <w:sz w:val="22"/>
          <w:szCs w:val="22"/>
        </w:rPr>
        <w:fldChar w:fldCharType="end"/>
      </w:r>
      <w:r w:rsidRPr="0091431C">
        <w:rPr>
          <w:color w:val="000000"/>
          <w:sz w:val="22"/>
          <w:szCs w:val="22"/>
          <w:lang w:val="en-US"/>
        </w:rPr>
        <w:t>.</w:t>
      </w:r>
      <w:r w:rsidR="008B5573">
        <w:rPr>
          <w:color w:val="000000"/>
          <w:sz w:val="22"/>
          <w:szCs w:val="22"/>
          <w:lang w:val="en-US"/>
        </w:rPr>
        <w:t xml:space="preserve"> </w:t>
      </w:r>
      <w:r w:rsidRPr="0091431C">
        <w:rPr>
          <w:color w:val="000000"/>
          <w:sz w:val="22"/>
          <w:szCs w:val="22"/>
          <w:lang w:val="en-US"/>
        </w:rPr>
        <w:t xml:space="preserve">Diperkembangan zaman yang sudah semakin maju ini pengguanaan media dalam pembelajaran sangatlah bervariasi sekali, </w:t>
      </w:r>
      <w:r w:rsidR="008B5573">
        <w:rPr>
          <w:color w:val="000000"/>
          <w:sz w:val="22"/>
          <w:szCs w:val="22"/>
          <w:lang w:val="en-US"/>
        </w:rPr>
        <w:t>D</w:t>
      </w:r>
      <w:r w:rsidRPr="0091431C">
        <w:rPr>
          <w:color w:val="000000"/>
          <w:sz w:val="22"/>
          <w:szCs w:val="22"/>
          <w:lang w:val="en-US"/>
        </w:rPr>
        <w:t xml:space="preserve">alam upaya pemanfaatan teknologi yang ada mislanya pengguanaan media pembelajaran sekarang sudah berbasis digital .Multimedia pembelajaran adalah alat dalam peroses belajar mengajar yang mengguanakan basic teknologi untuk penggunaanya.Multimedia pembelajaran adalah gabungan dari beberapa media pembelajaran yang ada misalnya media audio, visual, audio visual, teks, gambar, grafik dan masih banyak lagi. </w:t>
      </w:r>
    </w:p>
    <w:p w14:paraId="1AD2A14E" w14:textId="52A7D86B" w:rsidR="0086725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t>Dalam</w:t>
      </w:r>
      <w:r w:rsidR="008B5573">
        <w:rPr>
          <w:color w:val="000000"/>
          <w:sz w:val="22"/>
          <w:szCs w:val="22"/>
          <w:lang w:val="en-US"/>
        </w:rPr>
        <w:t xml:space="preserve"> </w:t>
      </w:r>
      <w:r w:rsidRPr="0091431C">
        <w:rPr>
          <w:color w:val="000000"/>
          <w:sz w:val="22"/>
          <w:szCs w:val="22"/>
          <w:lang w:val="en-US"/>
        </w:rPr>
        <w:t xml:space="preserve">pengguanaanya multimedia pembelajaran lebih di fokuskan siswa pada tujuan pembelajaran yang ingin mereka pelajari. Multimedia </w:t>
      </w:r>
      <w:r w:rsidRPr="0091431C">
        <w:rPr>
          <w:color w:val="000000"/>
          <w:sz w:val="22"/>
          <w:szCs w:val="22"/>
          <w:lang w:val="en-US"/>
        </w:rPr>
        <w:lastRenderedPageBreak/>
        <w:t xml:space="preserve">pembelajaran biasanya berupa web ataupun aplikasi pembelajaran baik untuk mengisi soal, membuat media pembelajaran, aplikasi belajar dan lainnya. Pengguanaan multimedia pembelajaran digital ini berdampak fositif dalam proses belajar tentunya kaena dengan mengguanakan sebuah aplikasi tententu siswa dapat mengetahui beberapa pelajaran yang tidak bisa di lihatnya secara langsung dan membutuhkan media untuk melihatnya. Sumber daya manusia tergantung pada kualitas pendidiknya. Oleh karena itu, dalam rangka meningkatkan kualitas pendidikan suatu bangsa sangat penting adanya suatu inovasi dalam bidang Pendidikan </w:t>
      </w:r>
      <w:r w:rsidRPr="0091431C">
        <w:rPr>
          <w:color w:val="000000"/>
          <w:sz w:val="22"/>
          <w:szCs w:val="22"/>
          <w:lang w:val="en-US"/>
        </w:rPr>
        <w:fldChar w:fldCharType="begin" w:fldLock="1"/>
      </w:r>
      <w:r w:rsidRPr="0091431C">
        <w:rPr>
          <w:color w:val="000000"/>
          <w:sz w:val="22"/>
          <w:szCs w:val="22"/>
          <w:lang w:val="en-US"/>
        </w:rPr>
        <w:instrText>ADDIN CSL_CITATION {"citationItems":[{"id":"ITEM-1","itemData":{"abstract":"Pada masa pandemi Covid-19 pemerintah mengambil kebijakan untuk meliburkan seluruh lembaga Pendidikan dengan menerapkan pembelajaran daring (dalam jaringan) atau biasa disebut online yang memanfaatkan jaringan internet yang dapat di lakukan dimanapun dan kapanpun. Dengan pembelajaran daring ini diharapkan dapat mengurangi resiko penularan virus Covid-19, aplikasi yang digunakan dalam belajar daring yang saat ini dipakai yaitu Whatsapp. Namun ada beberapa kendala didalam belajar daring melalui aplikasi tersebut. Dengan memanfaatkan teknologi yang berkembang saat ini bisa membantu dan memudahkan dalam kegiatan belajar mengajar dan juga diharapkan media pembelajaran ini menjadi inovatif untuk menarik antusias siswa sehingga siswa tidak bosan dan tidak timbul kejenuhan dalam belajar dan dapat membantu dan mempermudah proses belajar-mengajar. Pada penelitian ini menggunakan Multimedia Development Life Cycle Sebagai Metode pengembangan sistem yang terdiri dari beberapa tahap yaitu concept, design, Material Collecting, Assembly, Testing dan Distributiom. Metode pengujiannnya menggunakan ISO 25010 untuk pengujian fungcionality dengan Hasil pengujian kepada 14 Responden yang mendapat hasil persentase 91,67% dan membuktikan bahwa sistem telah Berhasil menurut fungsinya.","author":[{"dropping-particle":"","family":"Melanda","given":"Dinda","non-dropping-particle":"","parse-names":false,"suffix":""},{"dropping-particle":"","family":"Surahman","given":"Ade","non-dropping-particle":"","parse-names":false,"suffix":""},{"dropping-particle":"","family":"Yulianti","given":"Tien","non-dropping-particle":"","parse-names":false,"suffix":""}],"container-title":"Jurnal Teknologi Dan Sistem Informasi","id":"ITEM-1","issue":"1","issued":{"date-parts":[["2023"]]},"page":"28-33","title":"Pengembangan Media Pembelajaran IPA Kelas IV Berbasis Web (Studi Kasus : SDN 02 Sumberejo)","type":"article-journal","volume":"4"},"uris":["http://www.mendeley.com/documents/?uuid=3d67ee6d-2c13-48b5-847c-11849f5d45db"]}],"mendeley":{"formattedCitation":"(Melanda, Surahman, &amp; Yulianti, 2023)","plainTextFormattedCitation":"(Melanda, Surahman, &amp; Yulianti, 2023)","previouslyFormattedCitation":"(Melanda, Surahman, &amp; Yulianti, 2023)"},"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Melanda, Surahman, &amp; Yulianti, 2023)</w:t>
      </w:r>
      <w:r w:rsidRPr="0091431C">
        <w:rPr>
          <w:color w:val="000000"/>
          <w:sz w:val="22"/>
          <w:szCs w:val="22"/>
        </w:rPr>
        <w:fldChar w:fldCharType="end"/>
      </w:r>
      <w:r w:rsidRPr="0091431C">
        <w:rPr>
          <w:color w:val="000000"/>
          <w:sz w:val="22"/>
          <w:szCs w:val="22"/>
          <w:lang w:val="en-US"/>
        </w:rPr>
        <w:t xml:space="preserve">. </w:t>
      </w:r>
    </w:p>
    <w:p w14:paraId="41A0F59B" w14:textId="7933F183" w:rsidR="00867252" w:rsidRPr="0091431C" w:rsidRDefault="00867252" w:rsidP="00867252">
      <w:pPr>
        <w:pStyle w:val="NormalWeb"/>
        <w:spacing w:before="0" w:line="276" w:lineRule="auto"/>
        <w:ind w:firstLine="720"/>
        <w:jc w:val="both"/>
        <w:rPr>
          <w:color w:val="000000"/>
          <w:sz w:val="22"/>
          <w:szCs w:val="22"/>
          <w:lang w:val="id"/>
        </w:rPr>
      </w:pPr>
      <w:r w:rsidRPr="0091431C">
        <w:rPr>
          <w:color w:val="000000"/>
          <w:sz w:val="22"/>
          <w:szCs w:val="22"/>
          <w:lang w:val="en-US"/>
        </w:rPr>
        <w:t xml:space="preserve">Kemampuan yang perlu digali oleh guru seiring dengan perkembangan jaman, ilmu pengetahuan, teknologi, dan persaingan global, suatu negara dituntut untuk memiliki sumber daya manusia yang inovatif dan memilki kreatifitas yang tinggi yaitu kemampuan untuk berpikir kreatif </w:t>
      </w:r>
      <w:r w:rsidRPr="0091431C">
        <w:rPr>
          <w:color w:val="000000"/>
          <w:sz w:val="22"/>
          <w:szCs w:val="22"/>
          <w:lang w:val="en-US"/>
        </w:rPr>
        <w:fldChar w:fldCharType="begin" w:fldLock="1"/>
      </w:r>
      <w:r w:rsidRPr="0091431C">
        <w:rPr>
          <w:color w:val="000000"/>
          <w:sz w:val="22"/>
          <w:szCs w:val="22"/>
          <w:lang w:val="en-US"/>
        </w:rPr>
        <w:instrText>ADDIN CSL_CITATION {"citationItems":[{"id":"ITEM-1","itemData":{"DOI":"10.33365/jae.v1i1.28","abstract":"Education is an activity that is required to initiate, facilitate and increase the seriousness and quality of learning in students. This research is a qualitative descriptive research. The method of collection is done by interview method. This study aims to describe and analyze Curriculum Management, Student Management, Educator Management and Education Personnel. And the results of this study are Curriculum Management at SDN 1 Sidodadi, Management of students who have been going well and Management of Educators and Education Personnel that have been carried out in accordance with the function of education management.","author":[{"dropping-particle":"","family":"Margiati","given":"Dirta Putri","non-dropping-particle":"","parse-names":false,"suffix":""},{"dropping-particle":"","family":"Puspaningtyas","given":"Nicky Dwi","non-dropping-particle":"","parse-names":false,"suffix":""}],"container-title":"Journal of Arts and Education","id":"ITEM-1","issue":"1","issued":{"date-parts":[["2021"]]},"page":"39-44","title":"Implementasi Manajemen Pendidikan Sekolah Dasar Negri 1 Sidodadi","type":"article-journal","volume":"1"},"uris":["http://www.mendeley.com/documents/?uuid=feb24692-981b-4100-b1d0-8323ed22110a"]}],"mendeley":{"formattedCitation":"(Margiati &amp; Puspaningtyas, 2021)","plainTextFormattedCitation":"(Margiati &amp; Puspaningtyas, 2021)","previouslyFormattedCitation":"(Margiati &amp; Puspaningtyas, 2021)"},"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Margiati &amp; Puspaningtyas, 2021)</w:t>
      </w:r>
      <w:r w:rsidRPr="0091431C">
        <w:rPr>
          <w:color w:val="000000"/>
          <w:sz w:val="22"/>
          <w:szCs w:val="22"/>
        </w:rPr>
        <w:fldChar w:fldCharType="end"/>
      </w:r>
      <w:r w:rsidRPr="0091431C">
        <w:rPr>
          <w:color w:val="000000"/>
          <w:sz w:val="22"/>
          <w:szCs w:val="22"/>
          <w:lang w:val="en-US"/>
        </w:rPr>
        <w:t xml:space="preserve">. </w:t>
      </w:r>
      <w:r w:rsidR="00923186" w:rsidRPr="00923186">
        <w:rPr>
          <w:color w:val="000000"/>
          <w:sz w:val="22"/>
          <w:szCs w:val="22"/>
          <w:lang w:val="en-US"/>
        </w:rPr>
        <w:t>Penggunaan media pembelajaran berbasis multimedia adalah ide inovatif untuk mendorong siswa untuk belajar. Ini karena media ini bertujuan untuk menyampaikan pesan guru kepada siswa, sehingga siswa dapat dengan mudah menerima pesan guru sebagai materi pelajaran.</w:t>
      </w:r>
      <w:r w:rsidR="00923186">
        <w:rPr>
          <w:color w:val="000000"/>
          <w:sz w:val="22"/>
          <w:szCs w:val="22"/>
          <w:lang w:val="en-US"/>
        </w:rPr>
        <w:t xml:space="preserve"> </w:t>
      </w:r>
      <w:r w:rsidRPr="0091431C">
        <w:rPr>
          <w:color w:val="000000"/>
          <w:sz w:val="22"/>
          <w:szCs w:val="22"/>
          <w:lang w:val="en-US"/>
        </w:rPr>
        <w:t>Dalam melakukan pembelajaran di kelas guru harus kretaif dalam mengembangkan dan membuat suasana kelas lebih menyenangkan. Apalagi pembelajaran yang monoton akan memebuat suasana kelas menjadi membosankan. Maka dari itu untuk membuat suasana kelas menjadi aktif  salah satu cara nya adalah dengan menggunakan media pembelajaran yang menarik juga.</w:t>
      </w:r>
      <w:r w:rsidRPr="0091431C">
        <w:rPr>
          <w:color w:val="000000"/>
          <w:sz w:val="22"/>
          <w:szCs w:val="22"/>
          <w:lang w:val="id"/>
        </w:rPr>
        <w:t xml:space="preserve"> </w:t>
      </w:r>
    </w:p>
    <w:p w14:paraId="38056D42" w14:textId="270C912D" w:rsidR="00A0633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lastRenderedPageBreak/>
        <w:t xml:space="preserve">Media pembelajaran memegang peranan yang sangat menentukan dalam kegiatan pembelajaran. </w:t>
      </w:r>
      <w:r w:rsidRPr="0091431C">
        <w:rPr>
          <w:color w:val="000000"/>
          <w:sz w:val="22"/>
          <w:szCs w:val="22"/>
          <w:lang w:val="en-US"/>
        </w:rPr>
        <w:fldChar w:fldCharType="begin" w:fldLock="1"/>
      </w:r>
      <w:r w:rsidRPr="0091431C">
        <w:rPr>
          <w:color w:val="000000"/>
          <w:sz w:val="22"/>
          <w:szCs w:val="22"/>
          <w:lang w:val="en-US"/>
        </w:rPr>
        <w:instrText>ADDIN CSL_CITATION {"citationItems":[{"id":"ITEM-1","itemData":{"DOI":"10.30868/ei.v12i03.4660","abstract":"… lebih meningkatkan dalam proses pembelajaran. Mengembangkan kemampuan anak perlu … seiring dengan kemajuan dalam bidang teknologi dan komunikasi. Perkembangan tersebut …","author":[{"dropping-particle":"","family":"Masbur","given":"M","non-dropping-particle":"","parse-names":false,"suffix":""}],"container-title":"Tarbiyatul Aulad","id":"ITEM-1","issued":{"date-parts":[["2023"]]},"page":"2239-2252","title":"Pengelolaan Media Pembelajaran Pendidikan Agama Islam","type":"article-journal"},"uris":["http://www.mendeley.com/documents/?uuid=c9d5974f-c313-4157-aef5-1c98ef20ae82"]}],"mendeley":{"formattedCitation":"(Masbur, 2023)","plainTextFormattedCitation":"(Masbur, 2023)","previouslyFormattedCitation":"(Masbur, 2023)"},"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Masbur, 2023)</w:t>
      </w:r>
      <w:r w:rsidRPr="0091431C">
        <w:rPr>
          <w:color w:val="000000"/>
          <w:sz w:val="22"/>
          <w:szCs w:val="22"/>
        </w:rPr>
        <w:fldChar w:fldCharType="end"/>
      </w:r>
      <w:r w:rsidRPr="0091431C">
        <w:rPr>
          <w:color w:val="000000"/>
          <w:sz w:val="22"/>
          <w:szCs w:val="22"/>
          <w:lang w:val="en-US"/>
        </w:rPr>
        <w:t xml:space="preserve"> media pembelajaran merupakan alat untuk menunjang pembelajaran, keperluan yang diperlukan guru dalam kelas, ketika semua aspek pembelajaran lengkap pembelajaran akan lebih efektif dan mencapai tujuan dari pembelajaran tersebut.</w:t>
      </w:r>
      <w:r w:rsidRPr="0091431C">
        <w:rPr>
          <w:color w:val="000000"/>
          <w:sz w:val="22"/>
          <w:szCs w:val="22"/>
          <w:lang w:val="id"/>
        </w:rPr>
        <w:t xml:space="preserve"> </w:t>
      </w:r>
      <w:r w:rsidR="00923186" w:rsidRPr="00923186">
        <w:rPr>
          <w:color w:val="000000"/>
          <w:sz w:val="22"/>
          <w:szCs w:val="22"/>
          <w:lang w:val="id"/>
        </w:rPr>
        <w:t>Banyak aspek kehidupan,</w:t>
      </w:r>
      <w:r w:rsidR="00923186">
        <w:rPr>
          <w:color w:val="000000"/>
          <w:sz w:val="22"/>
          <w:szCs w:val="22"/>
          <w:lang w:val="en-US"/>
        </w:rPr>
        <w:t xml:space="preserve"> </w:t>
      </w:r>
      <w:r w:rsidR="00923186" w:rsidRPr="00923186">
        <w:rPr>
          <w:color w:val="000000"/>
          <w:sz w:val="22"/>
          <w:szCs w:val="22"/>
          <w:lang w:val="id"/>
        </w:rPr>
        <w:t xml:space="preserve">termasuk pendidikan, telah berubah sebagai akibat dari kemajuan teknologi informasi dan komunikasi. Kehadiran media dalam proses pembelajaran sangat penting karena media dapat membantu dan mengurangi ambiguitas dan kompleksitas materi pelajaran yang diberikan. </w:t>
      </w:r>
      <w:r w:rsidRPr="0091431C">
        <w:rPr>
          <w:color w:val="000000"/>
          <w:sz w:val="22"/>
          <w:szCs w:val="22"/>
          <w:lang w:val="en-US"/>
        </w:rPr>
        <w:fldChar w:fldCharType="begin" w:fldLock="1"/>
      </w:r>
      <w:r w:rsidRPr="0091431C">
        <w:rPr>
          <w:color w:val="000000"/>
          <w:sz w:val="22"/>
          <w:szCs w:val="22"/>
          <w:lang w:val="en-US"/>
        </w:rPr>
        <w:instrText>ADDIN CSL_CITATION {"citationItems":[{"id":"ITEM-1","itemData":{"DOI":"10.31004/basicedu.v5i6.1711","ISSN":"2580-3735","abstract":"I-spring presenter adalah aplikasi yang mengubah file presentasi menjadi flash dan dapat dengan mudah dimasukkan ke dalam Microsoft Powerpoint, sehingga mudah digunakan yang didesain untuk meningkatkan keterampilan berpikir kritis siswa. Penelitan ini bertujuan untuk mengembangkan media pemebalajaran interaktif berbasis i-spring presenter untuk meningkatkan keterampilan berpikir kritis siswa kelas IV Sekolah Dasar. Multimedia pembelajaran interaktif yang dikembangkan dengan I-Spring terdiri dari tujuh bagian: (1) Kompetensi inti / Kompetensi dasar, (2) bagan ide, (3) materi, (4) kuis, (5) video, (6) pedoman penggunaan, (7) profil perkembangan. Model pengembangan ADDIE digunakan dalam model pengembangan ini. Dalam laporan ini, terdapat lima tahapan 1) analisis (analysis); (2) desain (desain); (3) pembangunan (development); (4) implementasi (implementasi); dan (5) evaluasi (Evaluation).  Perhitungan koefisien validitas materi diperoleh koefisien validitas 0,8, tergolong dalam tingkat validitas sedang. Selanjutya, untuk perhitungan koefisien validitas media diperoleh koefisien validitas 0,9, tergolong dalam tingkat validitas tinggi. Berdasarkan Uji Paired Sample T-test di peroleh nilai Sig. (2-tailed). 0,000 &lt; 0,05 maka dapat disimpulkan bahwa terdapat pengaruh yang signifikan multimedia interaktif berbasis I-Spring presenter yang dikembangkan terhadap keterampilan berfikir kritis siswa","author":[{"dropping-particle":"","family":"Muchtar","given":"Fitri Yanty","non-dropping-particle":"","parse-names":false,"suffix":""},{"dropping-particle":"","family":"Nasrah","given":"Nasrah","non-dropping-particle":"","parse-names":false,"suffix":""},{"dropping-particle":"","family":"Ilham S","given":"Muhammad","non-dropping-particle":"","parse-names":false,"suffix":""}],"container-title":"Jurnal Basicedu","id":"ITEM-1","issue":"6","issued":{"date-parts":[["2021"]]},"page":"5520-5529","title":"Pengembangan Multimedia Interaktif Berbasis I-Spring Presenter untuk Meningkatkan Keterampilan Berpikir Kritis Siswa Sekolah Dasar","type":"article-journal","volume":"5"},"uris":["http://www.mendeley.com/documents/?uuid=c2b4e96b-857b-4243-b950-f2916c34bc81"]}],"mendeley":{"formattedCitation":"(Muchtar, Nasrah, &amp; Ilham S, 2021)","plainTextFormattedCitation":"(Muchtar, Nasrah, &amp; Ilham S, 2021)","previouslyFormattedCitation":"(Muchtar, Nasrah, &amp; Ilham S, 2021)"},"properties":{"noteIndex":0},"schema":"https://github.com/citation-style-language/schema/raw/master/csl-citation.json"}</w:instrText>
      </w:r>
      <w:r w:rsidRPr="0091431C">
        <w:rPr>
          <w:color w:val="000000"/>
          <w:sz w:val="22"/>
          <w:szCs w:val="22"/>
          <w:lang w:val="en-US"/>
        </w:rPr>
        <w:fldChar w:fldCharType="separate"/>
      </w:r>
      <w:r w:rsidRPr="0091431C">
        <w:rPr>
          <w:noProof/>
          <w:color w:val="000000"/>
          <w:sz w:val="22"/>
          <w:szCs w:val="22"/>
          <w:lang w:val="en-US"/>
        </w:rPr>
        <w:t>(Muchtar, Nasrah, &amp; Ilham S, 2021)</w:t>
      </w:r>
      <w:r w:rsidRPr="0091431C">
        <w:rPr>
          <w:color w:val="000000"/>
          <w:sz w:val="22"/>
          <w:szCs w:val="22"/>
        </w:rPr>
        <w:fldChar w:fldCharType="end"/>
      </w:r>
      <w:r w:rsidR="00923186">
        <w:rPr>
          <w:color w:val="000000"/>
          <w:sz w:val="22"/>
          <w:szCs w:val="22"/>
          <w:lang w:val="en-US"/>
        </w:rPr>
        <w:t xml:space="preserve"> </w:t>
      </w:r>
      <w:r w:rsidRPr="0091431C">
        <w:rPr>
          <w:color w:val="000000"/>
          <w:sz w:val="22"/>
          <w:szCs w:val="22"/>
          <w:lang w:val="en-US"/>
        </w:rPr>
        <w:t xml:space="preserve">peran media pembelajaran berbasis digital ini sangat di perlukan untuk mulai di terapkan di sekolah, karena seiring berkembangnya perkembangan teknologi yang ada siswa akan mengenal pembelajaran yang bukan hanya sekedar guru menjelaskan di kelas saja tetapi juga siswa aktif dalam kelas. </w:t>
      </w:r>
    </w:p>
    <w:p w14:paraId="23FBD8CE" w14:textId="77777777" w:rsidR="00A0633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t xml:space="preserve">Manfaat mengguanakan multimedia dalam pembelajarang ada banyak sekali salah satunya siswa akan tau dan mengerti bahawa zaman di mana mereka hidup sudah berbeda dan semakin maju, kemudian siswa di kenalkan pada teknologi khususnya pada siswa sekolah dasar ini yang di mana anak – anak masih dalam masa tumbuh kembang yang baik, jadi ketika siswa di beri informasi siswa akan lebih mudah mengingatnya di masa yang akan datang . Karena pada usia sekolah dasar siswa biasanya masih dalam masa tumbuh kembang dan otak akan menerima rangsangan yang lebih baik di banding ketika mereka berusia remaja ataupun dewasa, tentunya dengan menggunakan teknologi dalam pembelajaran harus </w:t>
      </w:r>
      <w:r w:rsidRPr="0091431C">
        <w:rPr>
          <w:color w:val="000000"/>
          <w:sz w:val="22"/>
          <w:szCs w:val="22"/>
          <w:lang w:val="en-US"/>
        </w:rPr>
        <w:lastRenderedPageBreak/>
        <w:t xml:space="preserve">dalam pengawasan orang tua maupun guru di sekolah agar siswa tidak salah langkah dan malah menyewengkan teknologi yang ada. </w:t>
      </w:r>
    </w:p>
    <w:p w14:paraId="0A0BBC40" w14:textId="0C266787" w:rsidR="00867252" w:rsidRPr="0091431C" w:rsidRDefault="00867252" w:rsidP="00867252">
      <w:pPr>
        <w:pStyle w:val="NormalWeb"/>
        <w:spacing w:before="0" w:line="276" w:lineRule="auto"/>
        <w:ind w:firstLine="720"/>
        <w:jc w:val="both"/>
        <w:rPr>
          <w:color w:val="000000"/>
          <w:sz w:val="22"/>
          <w:szCs w:val="22"/>
          <w:lang w:val="en-US"/>
        </w:rPr>
      </w:pPr>
      <w:r w:rsidRPr="0091431C">
        <w:rPr>
          <w:color w:val="000000"/>
          <w:sz w:val="22"/>
          <w:szCs w:val="22"/>
          <w:lang w:val="en-US"/>
        </w:rPr>
        <w:t xml:space="preserve">Pendidikan adalah dasar yang semua orang harus miliki, sebagai makhluk sosial manusia berhak atas hak pendidikannya. Memperoleh pendidikan yang baik adalah bagian dari hak manusia. Pendidikan terjadi mulai dari ketika seseorang lahir, ketika baru saja lahir orang tua lah yang akan menjadi bagian pendidik anak pada masa prasekolah hingga usia 6 tahun kemudian setelah usia 6 tahun barulah anak berhak menjalani pendididkan formal pada jenjang sekolah dasar. Adapun di jenjang sekolah dasar adalah pendidikan formal yang akan di tempuh selama 12 tahun mulai dari pendididkan dasar, pendididkan menengah dan pendididkan atas setelah mejalani 12 tahun proses belajar barulah ketika sudah taman sekolah nanati siswa akan ememutuskan akan melajutakan pendidikannya pada tingkat perguuan tinggi atau tidak. </w:t>
      </w:r>
    </w:p>
    <w:p w14:paraId="017E4881" w14:textId="77777777" w:rsidR="008B5573" w:rsidRDefault="00867252" w:rsidP="008B5573">
      <w:pPr>
        <w:pStyle w:val="NormalWeb"/>
        <w:spacing w:before="0" w:line="276" w:lineRule="auto"/>
        <w:ind w:firstLine="720"/>
        <w:jc w:val="both"/>
        <w:rPr>
          <w:color w:val="000000"/>
          <w:sz w:val="22"/>
          <w:szCs w:val="22"/>
          <w:lang w:val="en-US"/>
        </w:rPr>
      </w:pPr>
      <w:r w:rsidRPr="0091431C">
        <w:rPr>
          <w:color w:val="000000"/>
          <w:sz w:val="22"/>
          <w:szCs w:val="22"/>
          <w:lang w:val="en-US"/>
        </w:rPr>
        <w:t>Dalam proses pembelajaran yang berlangsung di dalam menempuh pendididkan formal tentunya ada aturan-aturan ataupun hal hal yang harus di kembangkan. Dalam melakukan pembelajaran dinkelas guru harus kretaif dalam mengembangkan dan membuat suasana kelas lebih menyenangkan. Apalagi pembelajaran yang monoton akan membuat suasana kelas menjadi membosankan. Untuk membuat suasana kelas menjadi aktif  salah satu cara nya adalah dengan menggunakan media pembelajaran yang menarik juga.</w:t>
      </w:r>
    </w:p>
    <w:p w14:paraId="384FBB4C" w14:textId="29537362" w:rsidR="008B3436" w:rsidRPr="008B5573" w:rsidRDefault="008B3436" w:rsidP="008B5573">
      <w:pPr>
        <w:pStyle w:val="NormalWeb"/>
        <w:spacing w:before="0" w:line="276" w:lineRule="auto"/>
        <w:ind w:firstLine="720"/>
        <w:jc w:val="both"/>
        <w:rPr>
          <w:color w:val="000000"/>
          <w:sz w:val="22"/>
          <w:szCs w:val="22"/>
          <w:lang w:val="en-US"/>
        </w:rPr>
      </w:pPr>
      <w:r w:rsidRPr="0091431C">
        <w:rPr>
          <w:b/>
        </w:rPr>
        <w:t>METODE</w:t>
      </w:r>
    </w:p>
    <w:p w14:paraId="6CD3084C" w14:textId="64B01E6E" w:rsidR="00A06332" w:rsidRPr="0091431C" w:rsidRDefault="00A06332" w:rsidP="00A06332">
      <w:pPr>
        <w:pStyle w:val="NormalWeb"/>
        <w:spacing w:before="0" w:line="276" w:lineRule="auto"/>
        <w:ind w:right="-5" w:firstLine="720"/>
        <w:jc w:val="both"/>
        <w:rPr>
          <w:color w:val="000000"/>
          <w:sz w:val="22"/>
          <w:szCs w:val="22"/>
          <w:lang w:val="en-US"/>
        </w:rPr>
      </w:pPr>
      <w:r w:rsidRPr="0091431C">
        <w:rPr>
          <w:color w:val="000000"/>
          <w:sz w:val="22"/>
          <w:szCs w:val="22"/>
          <w:lang w:val="id"/>
        </w:rPr>
        <w:lastRenderedPageBreak/>
        <w:t>Terdapat 2 jenis metode dalam melakukan penelitian yaitu penelitian kualitatif dan penelitian kuantitatif.</w:t>
      </w:r>
      <w:r w:rsidR="008B5573">
        <w:rPr>
          <w:color w:val="000000"/>
          <w:sz w:val="22"/>
          <w:szCs w:val="22"/>
          <w:lang w:val="en-US"/>
        </w:rPr>
        <w:t xml:space="preserve"> </w:t>
      </w:r>
      <w:r w:rsidRPr="0091431C">
        <w:rPr>
          <w:color w:val="000000"/>
          <w:sz w:val="22"/>
          <w:szCs w:val="22"/>
          <w:lang w:val="id"/>
        </w:rPr>
        <w:fldChar w:fldCharType="begin" w:fldLock="1"/>
      </w:r>
      <w:r w:rsidRPr="0091431C">
        <w:rPr>
          <w:color w:val="000000"/>
          <w:sz w:val="22"/>
          <w:szCs w:val="22"/>
          <w:lang w:val="id"/>
        </w:rPr>
        <w:instrText>ADDIN CSL_CITATION {"citationItems":[{"id":"ITEM-1","itemData":{"ISSN":"2721-7078","abstract":"This study aims to determine the urgency of giving appreciation or appreciation to students who have an active role / achievement in their quality personality. Meanwhile, on the other hand, most of the teachers do not give appreciation or appreciation to students. For this reason, the teacher's job is not only to provide directions and assignments, but it is highly recommended to appreciate students for making them students feel proud, enthusiastic and continue to develop their achievements and encourage them to make achievements. The appreciation given to students who experience failure is verbal appreciation in the form of positive words and motivation. Through field observations and individual interviews, the teacher's appreciation has proven to be very important for students' enthusiasm for learning. The practice of giving appreciation has also been applied by several teachers at Madrasah Aliyah Hasan Muchyi to their students, both those who are successful and those who fail in the process. This was proven when a student failed in a competition, he was still given appreciation in the form of motivation and mental strengthening as well as verbal and gestural appreciation and added value during teaching and learning activities in class. is a way for teachers to appreciate the learning process of their students\nKeywords: Role, Teacher Appreciation, Learning Enthusiasm.","author":[{"dropping-particle":"","family":"Kirana","given":"Candra, Zuyyina","non-dropping-particle":"","parse-names":false,"suffix":""},{"dropping-particle":"","family":"Badri","given":"Al, Noor, Anifa","non-dropping-particle":"","parse-names":false,"suffix":""}],"container-title":"SALIMIYA: Jurnal Studi Ilmu Keagamaan Islam","id":"ITEM-1","issue":"3","issued":{"date-parts":[["2020"]]},"page":"175-193","title":"Peranan Apresiasi Guru Terhadap Antusias Belajar\nSiswa Kelas XI Madrasah Aliyah Hasan Muchyi","type":"article-journal","volume":"1"},"uris":["http://www.mendeley.com/documents/?uuid=883d1f14-61d9-40b7-a93c-8e4eb5ff20fb"]}],"mendeley":{"formattedCitation":"(Kirana &amp; Badri, 2020)","plainTextFormattedCitation":"(Kirana &amp; Badri, 2020)","previouslyFormattedCitation":"(Kirana &amp; Badri, 2020)"},"properties":{"noteIndex":0},"schema":"https://github.com/citation-style-language/schema/raw/master/csl-citation.json"}</w:instrText>
      </w:r>
      <w:r w:rsidRPr="0091431C">
        <w:rPr>
          <w:color w:val="000000"/>
          <w:sz w:val="22"/>
          <w:szCs w:val="22"/>
          <w:lang w:val="id"/>
        </w:rPr>
        <w:fldChar w:fldCharType="separate"/>
      </w:r>
      <w:r w:rsidRPr="0091431C">
        <w:rPr>
          <w:noProof/>
          <w:color w:val="000000"/>
          <w:sz w:val="22"/>
          <w:szCs w:val="22"/>
          <w:lang w:val="id"/>
        </w:rPr>
        <w:t>(Kirana &amp; Badri, 2020)</w:t>
      </w:r>
      <w:r w:rsidRPr="0091431C">
        <w:rPr>
          <w:color w:val="000000"/>
          <w:sz w:val="22"/>
          <w:szCs w:val="22"/>
        </w:rPr>
        <w:fldChar w:fldCharType="end"/>
      </w:r>
      <w:r w:rsidRPr="0091431C">
        <w:rPr>
          <w:color w:val="000000"/>
          <w:sz w:val="22"/>
          <w:szCs w:val="22"/>
          <w:lang w:val="id"/>
        </w:rPr>
        <w:t xml:space="preserve">  Untuk mendapatkan pemahaman yang lebih mendalam tentang suatu fenomena atau topik tertentu, penelitian dilakukan secara sistematis. Pengumpulan data adalah langkah penting dalam mendapatkan informasi yang diperlukan selama penelitian. Menghasilkan data yang akurat dan dapat diandalkan sangat bergantung pada teknik pengumpulan data yang tepat dan instrumen penelitian yang valid. Dua pendekatan utama yang paling umum digunakan dalam penelitian adalah kualitatif dan kuantitatif. Pendekatan kualitatif bertujuan untuk mendapatkan pemahaman yang lebih mendalam tentang fenomena melalui interpretasi dan analisis deskriptif. Sebaliknya, pendekatan kuantitatif bertujuan untuk mengukur dan menganalisis data secara statistik </w:t>
      </w:r>
      <w:r w:rsidRPr="0091431C">
        <w:rPr>
          <w:color w:val="000000"/>
          <w:sz w:val="22"/>
          <w:szCs w:val="22"/>
          <w:lang w:val="id"/>
        </w:rPr>
        <w:fldChar w:fldCharType="begin" w:fldLock="1"/>
      </w:r>
      <w:r w:rsidR="0091431C">
        <w:rPr>
          <w:color w:val="000000"/>
          <w:sz w:val="22"/>
          <w:szCs w:val="22"/>
          <w:lang w:val="id"/>
        </w:rPr>
        <w:instrText>ADDIN CSL_CITATION {"citationItems":[{"id":"ITEM-1","itemData":{"abstract":"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author":[{"dropping-particle":"","family":"Sugiyono","given":"","non-dropping-particle":"","parse-names":false,"suffix":""}],"id":"ITEM-1","issued":{"date-parts":[["2013"]]},"page":"1-9","title":"Pengumpulan Data Dan Instrumen Penelitian","type":"article-journal","volume":"1"},"uris":["http://www.mendeley.com/documents/?uuid=899db8ff-8220-460b-9d21-794940d2393d"]}],"mendeley":{"formattedCitation":"(Sugiyono, 2013)","plainTextFormattedCitation":"(Sugiyono, 2013)","previouslyFormattedCitation":"(Sugiyono, 2013)"},"properties":{"noteIndex":0},"schema":"https://github.com/citation-style-language/schema/raw/master/csl-citation.json"}</w:instrText>
      </w:r>
      <w:r w:rsidRPr="0091431C">
        <w:rPr>
          <w:color w:val="000000"/>
          <w:sz w:val="22"/>
          <w:szCs w:val="22"/>
          <w:lang w:val="id"/>
        </w:rPr>
        <w:fldChar w:fldCharType="separate"/>
      </w:r>
      <w:r w:rsidRPr="0091431C">
        <w:rPr>
          <w:noProof/>
          <w:color w:val="000000"/>
          <w:sz w:val="22"/>
          <w:szCs w:val="22"/>
          <w:lang w:val="id"/>
        </w:rPr>
        <w:t>(Sugiyono, 2013)</w:t>
      </w:r>
      <w:r w:rsidRPr="0091431C">
        <w:rPr>
          <w:color w:val="000000"/>
          <w:sz w:val="22"/>
          <w:szCs w:val="22"/>
        </w:rPr>
        <w:fldChar w:fldCharType="end"/>
      </w:r>
      <w:r w:rsidRPr="0091431C">
        <w:rPr>
          <w:color w:val="000000"/>
          <w:sz w:val="22"/>
          <w:szCs w:val="22"/>
          <w:lang w:val="id"/>
        </w:rPr>
        <w:t xml:space="preserve"> penelitian kualitatif adalah penelitian yang bersumber dari data, memanfaatkan teori yang ada sebagai bahan penjelas dan berakhir dengan sebuah teori.</w:t>
      </w:r>
      <w:r w:rsidRPr="0091431C">
        <w:rPr>
          <w:color w:val="000000"/>
          <w:sz w:val="22"/>
          <w:szCs w:val="22"/>
          <w:lang w:val="id"/>
        </w:rPr>
        <w:fldChar w:fldCharType="begin" w:fldLock="1"/>
      </w:r>
      <w:r w:rsidRPr="0091431C">
        <w:rPr>
          <w:color w:val="000000"/>
          <w:sz w:val="22"/>
          <w:szCs w:val="22"/>
          <w:lang w:val="id"/>
        </w:rPr>
        <w:instrText>ADDIN CSL_CITATION {"citationItems":[{"id":"ITEM-1","itemData":{"ISBN":"9786026779380","abstract":"Penelitian ini bertujuan untuk mengetahui bahwa terdapat permasalahan pada pelaksanaan evaluasi pembelajaran dalam mencapai tujuan pendidikan di era merdeka belajar. Penelitian ini menggunakan metode penelitian kualitatif yang bersifat studi pustaka …","author":[{"dropping-particle":"","family":"Izza","given":"Aini Zulfa","non-dropping-particle":"","parse-names":false,"suffix":""},{"dropping-particle":"","family":"Falah","given":"Mufti","non-dropping-particle":"","parse-names":false,"suffix":""},{"dropping-particle":"","family":"Susilawati","given":"Siska","non-dropping-particle":"","parse-names":false,"suffix":""}],"container-title":"Konferensi Ilmiah Pendidikan Universitas Pekalongan 2020","id":"ITEM-1","issued":{"date-parts":[["2020"]]},"page":"10-15","title":"Studi literatur: problematika evaluasi pembelajaran dalam mencapai tujuan pendidikan di era merdeka belajar","type":"article-journal"},"uris":["http://www.mendeley.com/documents/?uuid=253a22b8-4b1d-42f5-9a1c-2e60d4b888ac"]}],"mendeley":{"formattedCitation":"(Izza, Falah, &amp; Susilawati, 2020)","plainTextFormattedCitation":"(Izza, Falah, &amp; Susilawati, 2020)","previouslyFormattedCitation":"(Izza, Falah, &amp; Susilawati, 2020)"},"properties":{"noteIndex":0},"schema":"https://github.com/citation-style-language/schema/raw/master/csl-citation.json"}</w:instrText>
      </w:r>
      <w:r w:rsidRPr="0091431C">
        <w:rPr>
          <w:color w:val="000000"/>
          <w:sz w:val="22"/>
          <w:szCs w:val="22"/>
          <w:lang w:val="id"/>
        </w:rPr>
        <w:fldChar w:fldCharType="separate"/>
      </w:r>
      <w:r w:rsidRPr="0091431C">
        <w:rPr>
          <w:noProof/>
          <w:color w:val="000000"/>
          <w:sz w:val="22"/>
          <w:szCs w:val="22"/>
          <w:lang w:val="id"/>
        </w:rPr>
        <w:t>(Izza, Falah, &amp; Susilawati, 2020)</w:t>
      </w:r>
      <w:r w:rsidRPr="0091431C">
        <w:rPr>
          <w:color w:val="000000"/>
          <w:sz w:val="22"/>
          <w:szCs w:val="22"/>
        </w:rPr>
        <w:fldChar w:fldCharType="end"/>
      </w:r>
      <w:r w:rsidRPr="0091431C">
        <w:rPr>
          <w:color w:val="000000"/>
          <w:sz w:val="22"/>
          <w:szCs w:val="22"/>
          <w:lang w:val="id"/>
        </w:rPr>
        <w:t xml:space="preserve"> </w:t>
      </w:r>
      <w:r w:rsidRPr="0091431C">
        <w:rPr>
          <w:color w:val="000000"/>
          <w:sz w:val="22"/>
          <w:szCs w:val="22"/>
          <w:lang w:val="en-US"/>
        </w:rPr>
        <w:t xml:space="preserve">Dalam Penelitian, peneliti menggunakan metode deskriptif kualitatif, yang menggunakan teknik wawancara dan kusioner untuk mengetahui keefektifan penggunaan multimedia digital dalam pembelajaran. </w:t>
      </w:r>
    </w:p>
    <w:p w14:paraId="17AAF1B0" w14:textId="77777777" w:rsidR="00A06332" w:rsidRPr="0091431C" w:rsidRDefault="00A06332" w:rsidP="00A06332">
      <w:pPr>
        <w:pStyle w:val="NormalWeb"/>
        <w:spacing w:before="0" w:line="276" w:lineRule="auto"/>
        <w:ind w:right="-5" w:firstLine="720"/>
        <w:jc w:val="both"/>
        <w:rPr>
          <w:color w:val="000000"/>
          <w:sz w:val="22"/>
          <w:szCs w:val="22"/>
          <w:lang w:val="en-US"/>
        </w:rPr>
      </w:pPr>
      <w:r w:rsidRPr="0091431C">
        <w:rPr>
          <w:color w:val="000000"/>
          <w:sz w:val="22"/>
          <w:szCs w:val="22"/>
          <w:lang w:val="en-US"/>
        </w:rPr>
        <w:t xml:space="preserve"> Subjek dalam penelitian ini adalah siswa kelas VI SDN NAGASARI IV. Penelitian ini dilakukan mulai dari tanggal 1 November sampai 9 Desember 2023 dengan jumlah subjek penelitian sebanyak 19 orang. Objek dalam penelitian ini adalah Analisis Efektivitas Penggunaan Multimedia Pembelajaran Digital di SDN Nagasari IV. Peneliti menggunakan metode wawancara karena </w:t>
      </w:r>
      <w:r w:rsidRPr="0091431C">
        <w:rPr>
          <w:color w:val="000000"/>
          <w:sz w:val="22"/>
          <w:szCs w:val="22"/>
          <w:lang w:val="en-US"/>
        </w:rPr>
        <w:lastRenderedPageBreak/>
        <w:t>bisa dilakukan secara langsung dengan subjek yang diperlukan. Kuisioner dilakukan dengan cara menyebarkan link kuisioner dan bisa diisi oleh subjek dimanapun dan kapanpun sekalipun jaraknya jauh .</w:t>
      </w:r>
    </w:p>
    <w:p w14:paraId="7516FB76" w14:textId="77777777" w:rsidR="00D32EA5" w:rsidRPr="0091431C" w:rsidRDefault="00D32EA5" w:rsidP="00D32EA5">
      <w:pPr>
        <w:pStyle w:val="NormalWeb"/>
        <w:spacing w:before="0" w:beforeAutospacing="0" w:after="0" w:afterAutospacing="0" w:line="276" w:lineRule="auto"/>
        <w:ind w:right="-5" w:firstLine="720"/>
        <w:jc w:val="both"/>
        <w:rPr>
          <w:sz w:val="22"/>
          <w:szCs w:val="22"/>
        </w:rPr>
      </w:pPr>
    </w:p>
    <w:p w14:paraId="3CCAEE2B" w14:textId="70630D83" w:rsidR="008B3436" w:rsidRDefault="00D32EA5" w:rsidP="00C10D9B">
      <w:pPr>
        <w:rPr>
          <w:rFonts w:ascii="Times New Roman" w:hAnsi="Times New Roman" w:cs="Times New Roman"/>
          <w:b/>
        </w:rPr>
      </w:pPr>
      <w:r w:rsidRPr="00D32EA5">
        <w:rPr>
          <w:rFonts w:ascii="Times New Roman" w:hAnsi="Times New Roman" w:cs="Times New Roman"/>
          <w:b/>
        </w:rPr>
        <w:t xml:space="preserve">HASIL DAN </w:t>
      </w:r>
      <w:r w:rsidR="008B3436" w:rsidRPr="00C10D9B">
        <w:rPr>
          <w:rFonts w:ascii="Times New Roman" w:hAnsi="Times New Roman" w:cs="Times New Roman"/>
          <w:b/>
        </w:rPr>
        <w:t>PEMBAHASAN</w:t>
      </w:r>
    </w:p>
    <w:p w14:paraId="230A5AA5" w14:textId="23A6FBEF" w:rsidR="00D32EA5" w:rsidRPr="007C6806" w:rsidRDefault="007C6806" w:rsidP="007C6806">
      <w:pPr>
        <w:pStyle w:val="ListParagraph"/>
        <w:numPr>
          <w:ilvl w:val="0"/>
          <w:numId w:val="6"/>
        </w:numPr>
        <w:rPr>
          <w:rFonts w:ascii="Times New Roman" w:hAnsi="Times New Roman" w:cs="Times New Roman"/>
          <w:b/>
          <w:lang w:val="en-US"/>
        </w:rPr>
      </w:pPr>
      <w:r w:rsidRPr="007C6806">
        <w:rPr>
          <w:rFonts w:ascii="Times New Roman" w:hAnsi="Times New Roman" w:cs="Times New Roman"/>
          <w:b/>
          <w:lang w:val="en-US"/>
        </w:rPr>
        <w:t xml:space="preserve">Digitalisasi Di Sekolah </w:t>
      </w:r>
    </w:p>
    <w:p w14:paraId="2B739F2F" w14:textId="70C61FED" w:rsidR="00D32EA5" w:rsidRDefault="0091431C" w:rsidP="0091431C">
      <w:pPr>
        <w:pStyle w:val="NormalWeb"/>
        <w:shd w:val="clear" w:color="auto" w:fill="FFFFFF"/>
        <w:spacing w:before="0" w:beforeAutospacing="0" w:after="0" w:afterAutospacing="0" w:line="276" w:lineRule="auto"/>
        <w:ind w:firstLine="720"/>
        <w:jc w:val="both"/>
        <w:rPr>
          <w:color w:val="000000"/>
          <w:sz w:val="22"/>
          <w:szCs w:val="22"/>
          <w:lang w:val="en-US"/>
        </w:rPr>
      </w:pPr>
      <w:r w:rsidRPr="0091431C">
        <w:rPr>
          <w:color w:val="000000"/>
          <w:sz w:val="22"/>
          <w:szCs w:val="22"/>
        </w:rPr>
        <w:t>Keberadaan sekolah dan lingkungan siswa yang bisa dibilang tidak terlalu kota dan tidak menjadi pusat pemerintahan hal tersebut yang menyebabkan sekolah kurang memfasilitasi pembelajaran multimedia digital. Sekolah tersebut masih menggunakan metode ceramah dan praktek seperti biasa, dan karena lingkungan siswa yang orang tuanya masih kurang memahami atau ketinggalan perkembangan zaman bisa menjadikan keterlambatan siswa memahami pembelajaran menggunakan multimedia berbasis digital</w:t>
      </w:r>
      <w:r>
        <w:rPr>
          <w:color w:val="000000"/>
          <w:sz w:val="22"/>
          <w:szCs w:val="22"/>
          <w:lang w:val="en-US"/>
        </w:rPr>
        <w:t xml:space="preserve">. </w:t>
      </w:r>
      <w:r w:rsidR="005273D3" w:rsidRPr="005273D3">
        <w:rPr>
          <w:color w:val="000000"/>
          <w:sz w:val="22"/>
          <w:szCs w:val="22"/>
          <w:lang w:val="en-US"/>
        </w:rPr>
        <w:t>Indonesia harus mempertimbangkan masalah pendidikan dan model yang harus dihadapi. Hal ini disebabkan oleh fakta bahwa pendidikan di Indonesia tidak bergerak dengan cepat dari paradigma lama ke paradigma baru. Berdasarkan penjelasan di atas, digitalisasi teknologi di bidang pendidikan sangat penting selama era revolusi industri.</w:t>
      </w:r>
      <w:r w:rsidR="005273D3">
        <w:rPr>
          <w:color w:val="000000"/>
          <w:sz w:val="22"/>
          <w:szCs w:val="22"/>
          <w:lang w:val="en-US"/>
        </w:rPr>
        <w:fldChar w:fldCharType="begin" w:fldLock="1"/>
      </w:r>
      <w:r w:rsidR="00E67402">
        <w:rPr>
          <w:color w:val="000000"/>
          <w:sz w:val="22"/>
          <w:szCs w:val="22"/>
          <w:lang w:val="en-US"/>
        </w:rPr>
        <w:instrText>ADDIN CSL_CITATION {"citationItems":[{"id":"ITEM-1","itemData":{"abstract":"Dalam perkembangan zaman manusia terus berkembang dan menyesuaikan sesuai dimana dia hidup di zamannya. Manusia dalam perkembangannya selalu berinovasi agar hidupnya lebih efektif dan praktis. Sarana yang digunakan dalam penyesuaikan dan perubahan tersebut manusia memanfaatkan teknologi. Teknologi membawa kehidupan manusia lebih mudah dan efisien. Dalam masa perubahannya, bisa terjadi secara lambat atau radikal dan revolusi. Masa Pandemi coviod-19 mengantarkan manusia pada teknologi digital yang merambah dalam segala lini kehidupan baik sosial, ekonomi ,budaya bahkan ke arah dunia pendidikan. Pandemi merupakan pintu menuju transformasi pendidikan ke arah digital. Perubahan media pengajaran dan perubahan sumber belajar ke arah digitalisasi memaksa semua stakeholder pendidikan harus mau berubah dan meninggalkan `zona nyaman`. Cara-cara pengajaran di era revolusi industri juga harus di sesuaikan dengan hal-hal yang dibutuhkan pada era ini. Penyesuaian tersebut berupa pengajaran berbasi proyek, kolaborasi, inovasi dan berorientasi lifes skill merupakan modal utama bekal siswa menuju era abad 21.","author":[{"dropping-particle":"","family":"Ali","given":"Maksum dan Happy Fitria","non-dropping-particle":"","parse-names":false,"suffix":""}],"container-title":"Prosiding Seminar Nasional Pendidikan","id":"ITEM-1","issued":{"date-parts":[["2021"]]},"page":"121-127","title":"Transformasi dan Digitalisasi Pendidikan Dimasa Pandemi","type":"article-journal"},"uris":["http://www.mendeley.com/documents/?uuid=820cdfc3-4f30-4dad-b57a-4a636eaa737f"]}],"mendeley":{"formattedCitation":"(Ali, 2021)","plainTextFormattedCitation":"(Ali, 2021)","previouslyFormattedCitation":"(Ali, 2021)"},"properties":{"noteIndex":0},"schema":"https://github.com/citation-style-language/schema/raw/master/csl-citation.json"}</w:instrText>
      </w:r>
      <w:r w:rsidR="005273D3">
        <w:rPr>
          <w:color w:val="000000"/>
          <w:sz w:val="22"/>
          <w:szCs w:val="22"/>
          <w:lang w:val="en-US"/>
        </w:rPr>
        <w:fldChar w:fldCharType="separate"/>
      </w:r>
      <w:r w:rsidR="005273D3" w:rsidRPr="005273D3">
        <w:rPr>
          <w:noProof/>
          <w:color w:val="000000"/>
          <w:sz w:val="22"/>
          <w:szCs w:val="22"/>
          <w:lang w:val="en-US"/>
        </w:rPr>
        <w:t>(Ali, 2021)</w:t>
      </w:r>
      <w:r w:rsidR="005273D3">
        <w:rPr>
          <w:color w:val="000000"/>
          <w:sz w:val="22"/>
          <w:szCs w:val="22"/>
          <w:lang w:val="en-US"/>
        </w:rPr>
        <w:fldChar w:fldCharType="end"/>
      </w:r>
      <w:r w:rsidR="005273D3">
        <w:rPr>
          <w:color w:val="000000"/>
          <w:sz w:val="22"/>
          <w:szCs w:val="22"/>
          <w:lang w:val="en-US"/>
        </w:rPr>
        <w:t xml:space="preserve"> karena di era industry 4.0 ini perkembangan teknologi juga seamkin maju . dalam pendidikan ini juga menjadi sebuah tantangan yang harus di hadapi aktivis pendidikan</w:t>
      </w:r>
      <w:r w:rsidR="00923186">
        <w:rPr>
          <w:color w:val="000000"/>
          <w:sz w:val="22"/>
          <w:szCs w:val="22"/>
          <w:lang w:val="en-US"/>
        </w:rPr>
        <w:t xml:space="preserve">. </w:t>
      </w:r>
      <w:r w:rsidR="005273D3">
        <w:rPr>
          <w:color w:val="000000"/>
          <w:sz w:val="22"/>
          <w:szCs w:val="22"/>
          <w:lang w:val="en-US"/>
        </w:rPr>
        <w:t xml:space="preserve">Penerapan digitalisasi di dunia pendididkan memang sudah seharusnya di terapkan di sekolah sekolah. </w:t>
      </w:r>
      <w:r w:rsidR="00E67402" w:rsidRPr="00E67402">
        <w:rPr>
          <w:color w:val="000000"/>
          <w:sz w:val="22"/>
          <w:szCs w:val="22"/>
          <w:lang w:val="en-US"/>
        </w:rPr>
        <w:t>Semua aspek kehidupan menggunakan teknologi digital, termasuk pendidikan.</w:t>
      </w:r>
      <w:r w:rsidR="00CF349A">
        <w:rPr>
          <w:color w:val="000000"/>
          <w:sz w:val="22"/>
          <w:szCs w:val="22"/>
          <w:lang w:val="en-US"/>
        </w:rPr>
        <w:t xml:space="preserve"> </w:t>
      </w:r>
      <w:r w:rsidR="00CF349A" w:rsidRPr="00CF349A">
        <w:rPr>
          <w:color w:val="000000"/>
          <w:sz w:val="22"/>
          <w:szCs w:val="22"/>
          <w:lang w:val="en-US"/>
        </w:rPr>
        <w:t>Sistem pendidikan yang di</w:t>
      </w:r>
      <w:r w:rsidR="00CF349A">
        <w:rPr>
          <w:color w:val="000000"/>
          <w:sz w:val="22"/>
          <w:szCs w:val="22"/>
          <w:lang w:val="en-US"/>
        </w:rPr>
        <w:t xml:space="preserve"> </w:t>
      </w:r>
      <w:r w:rsidR="00CF349A" w:rsidRPr="00CF349A">
        <w:rPr>
          <w:color w:val="000000"/>
          <w:sz w:val="22"/>
          <w:szCs w:val="22"/>
          <w:lang w:val="en-US"/>
        </w:rPr>
        <w:lastRenderedPageBreak/>
        <w:t>digitalisasi adalah sistem pembelajaran yang menggunakan teknologi digital di setiap bagian, seperti kurikulum, metode, media, dan sistem administrasi.</w:t>
      </w:r>
      <w:r w:rsidR="00E67402" w:rsidRPr="00E67402">
        <w:rPr>
          <w:color w:val="000000"/>
          <w:sz w:val="22"/>
          <w:szCs w:val="22"/>
          <w:lang w:val="en-US"/>
        </w:rPr>
        <w:t xml:space="preserve"> </w:t>
      </w:r>
      <w:r w:rsidR="00E67402">
        <w:rPr>
          <w:color w:val="000000"/>
          <w:sz w:val="22"/>
          <w:szCs w:val="22"/>
          <w:lang w:val="en-US"/>
        </w:rPr>
        <w:fldChar w:fldCharType="begin" w:fldLock="1"/>
      </w:r>
      <w:r w:rsidR="00993410">
        <w:rPr>
          <w:color w:val="000000"/>
          <w:sz w:val="22"/>
          <w:szCs w:val="22"/>
          <w:lang w:val="en-US"/>
        </w:rPr>
        <w:instrText>ADDIN CSL_CITATION {"citationItems":[{"id":"ITEM-1","itemData":{"DOI":"10.31004/edukatif.v3i6.1312","ISSN":"2656-8063","abstract":"Penelitian ini bertujuan untuk mendeskripsikan bentuk, tantangan serta dampak digitalisasi pendidikan di tengah pandemi Covid-19 di Desa Bendanpete. Penelitian menggunakan metode penelitian kualitatif fenomenologi. Subyek penelitian terdiri dari orang tua yang memiliki anak usia 6-12 tahun dan anak usia 6-12 di Desa Bendanpete. Teknik pengumpulan data yang digunakan berupa observasi, wawancara, serta dokumentasi. Hasil penelitian didapati bentuk dari digitalisasi pendidikan ditengah pandemi Covid-19 secara asynchronous learning (pembelajaran tidak sinkron). Adapun tantangan digitalisasi pendidikan bagi orang tua adalah ketersediaan paket data, manajemen waktu serta perubahan pola belajar. Tantangan digitalisasi pendidikan bagi anak adalah anak gagap teknologi. Sedangkan dampak positif digitalisasi pendidikan di tengah pandemi Covid-19 bagi orang tua adalah orang tua dapat memantau aktivitas belajar anak di rumah. Dampak negatifnya adalah orang tua kesulitan memahami materi anak dan pengeluaran membengkak akibat pemenuhan fasilitas pembelajaran daring anak. Sedangkan dampak positif digitalisasi pendidikan bagi anak adalah tersedianya media massa untuk mencari informasi serta waktu belajar menjadi fleksibel. Dampak negatif dari digitalisasi pendidikan bagi anak adalah anak tidak paham materi pelajaran, munculnya sikap malas belajar, penyalahgunaan teknologi selama pembelajaran daring, serta munculnya sikap acuh anak.","author":[{"dropping-particle":"","family":"Wulandari et all","given":"","non-dropping-particle":"","parse-names":false,"suffix":""}],"container-title":"Edukatif : Jurnal Ilmu Pendidikan","id":"ITEM-1","issue":"6","issued":{"date-parts":[["2021"]]},"page":"3839-3851","title":"Tantangan Digitalisasi Pendidikan bagi Orang Tua dan Anak Di Tengah Pandemi Covid-19 di Desa Bendanpete","type":"article-journal","volume":"3"},"uris":["http://www.mendeley.com/documents/?uuid=a9d4bff0-3a4d-475f-954a-7cbe22b7d3ba"]}],"mendeley":{"formattedCitation":"(Wulandari et all, 2021)","plainTextFormattedCitation":"(Wulandari et all, 2021)","previouslyFormattedCitation":"(Wulandari et all, 2021)"},"properties":{"noteIndex":0},"schema":"https://github.com/citation-style-language/schema/raw/master/csl-citation.json"}</w:instrText>
      </w:r>
      <w:r w:rsidR="00E67402">
        <w:rPr>
          <w:color w:val="000000"/>
          <w:sz w:val="22"/>
          <w:szCs w:val="22"/>
          <w:lang w:val="en-US"/>
        </w:rPr>
        <w:fldChar w:fldCharType="separate"/>
      </w:r>
      <w:r w:rsidR="00E67402" w:rsidRPr="00E67402">
        <w:rPr>
          <w:noProof/>
          <w:color w:val="000000"/>
          <w:sz w:val="22"/>
          <w:szCs w:val="22"/>
          <w:lang w:val="en-US"/>
        </w:rPr>
        <w:t>(Wulandari et all, 2021)</w:t>
      </w:r>
      <w:r w:rsidR="00E67402">
        <w:rPr>
          <w:color w:val="000000"/>
          <w:sz w:val="22"/>
          <w:szCs w:val="22"/>
          <w:lang w:val="en-US"/>
        </w:rPr>
        <w:fldChar w:fldCharType="end"/>
      </w:r>
      <w:r w:rsidR="00993410">
        <w:rPr>
          <w:color w:val="000000"/>
          <w:sz w:val="22"/>
          <w:szCs w:val="22"/>
          <w:lang w:val="en-US"/>
        </w:rPr>
        <w:t xml:space="preserve">. </w:t>
      </w:r>
      <w:r w:rsidR="005273D3">
        <w:rPr>
          <w:color w:val="000000"/>
          <w:sz w:val="22"/>
          <w:szCs w:val="22"/>
          <w:lang w:val="en-US"/>
        </w:rPr>
        <w:t xml:space="preserve">Khususnya sekolah yang terjangkau dengan adanya teknologi internet dan yang sudah mendukung untuk di terapkannya digitalisasi di sekolah. </w:t>
      </w:r>
      <w:r w:rsidR="00CF349A">
        <w:rPr>
          <w:color w:val="000000"/>
          <w:sz w:val="22"/>
          <w:szCs w:val="22"/>
          <w:lang w:val="en-US"/>
        </w:rPr>
        <w:t>S</w:t>
      </w:r>
      <w:r w:rsidR="005273D3">
        <w:rPr>
          <w:color w:val="000000"/>
          <w:sz w:val="22"/>
          <w:szCs w:val="22"/>
          <w:lang w:val="en-US"/>
        </w:rPr>
        <w:t xml:space="preserve">ekolah tempat kami melakukan observasi ini juga sebenarnya jika dilihat dari aspek pendukung dan letak startegis sekolah sebenarnya sudah cukup mendukung namun dari hasil wawancara dengan salah satu guru di sana ternyata beberapa faktor mempengaruhi </w:t>
      </w:r>
      <w:r w:rsidR="00E67402">
        <w:rPr>
          <w:color w:val="000000"/>
          <w:sz w:val="22"/>
          <w:szCs w:val="22"/>
          <w:lang w:val="en-US"/>
        </w:rPr>
        <w:t xml:space="preserve">mengapa penerapan digitalisasi di sekolah tersebut belum maksimal. Salah satunya adalah faktor lingkungan dan sarana prasarana sekolah juga. </w:t>
      </w:r>
      <w:r w:rsidR="00923186">
        <w:rPr>
          <w:color w:val="000000"/>
          <w:sz w:val="22"/>
          <w:szCs w:val="22"/>
          <w:lang w:val="en-US"/>
        </w:rPr>
        <w:t>K</w:t>
      </w:r>
      <w:r w:rsidR="009C3959">
        <w:rPr>
          <w:color w:val="000000"/>
          <w:sz w:val="22"/>
          <w:szCs w:val="22"/>
          <w:lang w:val="en-US"/>
        </w:rPr>
        <w:t>emudian dari hasil kuisioner yang kami seb</w:t>
      </w:r>
      <w:r w:rsidR="009C6D1E">
        <w:rPr>
          <w:color w:val="000000"/>
          <w:sz w:val="22"/>
          <w:szCs w:val="22"/>
          <w:lang w:val="en-US"/>
        </w:rPr>
        <w:t>a</w:t>
      </w:r>
      <w:r w:rsidR="009C3959">
        <w:rPr>
          <w:color w:val="000000"/>
          <w:sz w:val="22"/>
          <w:szCs w:val="22"/>
          <w:lang w:val="en-US"/>
        </w:rPr>
        <w:t>r mela</w:t>
      </w:r>
      <w:r w:rsidR="00CF349A">
        <w:rPr>
          <w:color w:val="000000"/>
          <w:sz w:val="22"/>
          <w:szCs w:val="22"/>
          <w:lang w:val="en-US"/>
        </w:rPr>
        <w:t>l</w:t>
      </w:r>
      <w:r w:rsidR="009C3959">
        <w:rPr>
          <w:color w:val="000000"/>
          <w:sz w:val="22"/>
          <w:szCs w:val="22"/>
          <w:lang w:val="en-US"/>
        </w:rPr>
        <w:t xml:space="preserve">ui Gform juga dengan pertanyaan </w:t>
      </w:r>
      <w:r w:rsidR="009C6D1E">
        <w:rPr>
          <w:color w:val="000000"/>
          <w:sz w:val="22"/>
          <w:szCs w:val="22"/>
          <w:lang w:val="en-US"/>
        </w:rPr>
        <w:t xml:space="preserve">berjumlah 10 dan beberapa pertanyaan seputar digitalisasi di sekolah SDN Nagasari 4 rata rata 80% siswa setuju untuk mulai menerapkan pembeljaran berbasis digital di terapkan di kelas. </w:t>
      </w:r>
    </w:p>
    <w:p w14:paraId="40B4AB84" w14:textId="77777777" w:rsidR="00993410" w:rsidRDefault="00993410" w:rsidP="0091431C">
      <w:pPr>
        <w:pStyle w:val="NormalWeb"/>
        <w:shd w:val="clear" w:color="auto" w:fill="FFFFFF"/>
        <w:spacing w:before="0" w:beforeAutospacing="0" w:after="0" w:afterAutospacing="0" w:line="276" w:lineRule="auto"/>
        <w:ind w:firstLine="720"/>
        <w:jc w:val="both"/>
        <w:rPr>
          <w:color w:val="000000"/>
          <w:sz w:val="22"/>
          <w:szCs w:val="22"/>
          <w:lang w:val="en-US"/>
        </w:rPr>
      </w:pPr>
    </w:p>
    <w:p w14:paraId="6E24C79C" w14:textId="1FE370E2" w:rsidR="00993410" w:rsidRPr="00993410" w:rsidRDefault="00993410" w:rsidP="00993410">
      <w:pPr>
        <w:pStyle w:val="NormalWeb"/>
        <w:numPr>
          <w:ilvl w:val="0"/>
          <w:numId w:val="6"/>
        </w:numPr>
        <w:shd w:val="clear" w:color="auto" w:fill="FFFFFF"/>
        <w:spacing w:before="0" w:beforeAutospacing="0" w:after="0" w:afterAutospacing="0" w:line="276" w:lineRule="auto"/>
        <w:jc w:val="both"/>
        <w:rPr>
          <w:b/>
          <w:color w:val="000000"/>
          <w:sz w:val="22"/>
          <w:szCs w:val="22"/>
        </w:rPr>
      </w:pPr>
      <w:r w:rsidRPr="00993410">
        <w:rPr>
          <w:b/>
          <w:color w:val="000000"/>
          <w:sz w:val="22"/>
          <w:szCs w:val="22"/>
          <w:lang w:val="en-US"/>
        </w:rPr>
        <w:t xml:space="preserve">Penggunaan Mutimedia Digital Di Sekolah </w:t>
      </w:r>
    </w:p>
    <w:p w14:paraId="0BA89B2E" w14:textId="15C3E682" w:rsidR="00993410" w:rsidRDefault="003654D5" w:rsidP="003654D5">
      <w:pPr>
        <w:pStyle w:val="NormalWeb"/>
        <w:shd w:val="clear" w:color="auto" w:fill="FFFFFF"/>
        <w:spacing w:after="0"/>
        <w:jc w:val="both"/>
        <w:rPr>
          <w:color w:val="000000"/>
          <w:sz w:val="22"/>
          <w:szCs w:val="22"/>
          <w:lang w:val="en-US"/>
        </w:rPr>
      </w:pPr>
      <w:r>
        <w:rPr>
          <w:color w:val="000000"/>
          <w:sz w:val="22"/>
          <w:szCs w:val="22"/>
          <w:lang w:val="en-US"/>
        </w:rPr>
        <w:t xml:space="preserve">          </w:t>
      </w:r>
      <w:r w:rsidR="00993410" w:rsidRPr="00993410">
        <w:rPr>
          <w:color w:val="000000"/>
          <w:sz w:val="22"/>
          <w:szCs w:val="22"/>
        </w:rPr>
        <w:t>Media pembelajaran memainkan peran penting dalam proses pembelajaran. Media pembelajaran dapat membantu pendidik menyampaikan materi kepada siswa mereka sehingga mereka memiliki wawasan yang lebih luas. Pendidik dapat menggunakan media pembelajaran ini sebagai sumber pembelajaran untuk memberikan informasi kepada siswa mereka. Dengan demikian, pendidik dapat menggunakan media ini untuk memberikan informasi kepada siswa mereka</w:t>
      </w:r>
      <w:r w:rsidR="00993410">
        <w:rPr>
          <w:color w:val="000000"/>
          <w:sz w:val="22"/>
          <w:szCs w:val="22"/>
          <w:lang w:val="en-US"/>
        </w:rPr>
        <w:t xml:space="preserve">.  </w:t>
      </w:r>
      <w:r w:rsidR="00CF349A" w:rsidRPr="00CF349A">
        <w:rPr>
          <w:color w:val="000000"/>
          <w:sz w:val="22"/>
          <w:szCs w:val="22"/>
          <w:lang w:val="en-US"/>
        </w:rPr>
        <w:t xml:space="preserve">Media melakukan tiga peran utama: memberi tahu orang, menyampaikan informasi, dan mendorong tindakan. Media mengandung informasi dari berbagai </w:t>
      </w:r>
      <w:r w:rsidR="00CF349A" w:rsidRPr="00CF349A">
        <w:rPr>
          <w:color w:val="000000"/>
          <w:sz w:val="22"/>
          <w:szCs w:val="22"/>
          <w:lang w:val="en-US"/>
        </w:rPr>
        <w:lastRenderedPageBreak/>
        <w:t>sumber</w:t>
      </w:r>
      <w:r w:rsidR="00993410" w:rsidRPr="00993410">
        <w:rPr>
          <w:color w:val="000000"/>
          <w:sz w:val="22"/>
          <w:szCs w:val="22"/>
          <w:lang w:val="en-US"/>
        </w:rPr>
        <w:t>.</w:t>
      </w:r>
      <w:r w:rsidR="00CF349A">
        <w:rPr>
          <w:color w:val="000000"/>
          <w:sz w:val="22"/>
          <w:szCs w:val="22"/>
          <w:lang w:val="en-US"/>
        </w:rPr>
        <w:t xml:space="preserve"> </w:t>
      </w:r>
      <w:r w:rsidR="00993410">
        <w:rPr>
          <w:color w:val="000000"/>
          <w:sz w:val="22"/>
          <w:szCs w:val="22"/>
          <w:lang w:val="en-US"/>
        </w:rPr>
        <w:fldChar w:fldCharType="begin" w:fldLock="1"/>
      </w:r>
      <w:r w:rsidR="00937EE0">
        <w:rPr>
          <w:color w:val="000000"/>
          <w:sz w:val="22"/>
          <w:szCs w:val="22"/>
          <w:lang w:val="en-US"/>
        </w:rPr>
        <w:instrText>ADDIN CSL_CITATION {"citationItems":[{"id":"ITEM-1","itemData":{"DOI":"10.31537/sandhyakala.v2i2.562","ISSN":"2721-2610","abstract":"Perkembangan teknologi pada saat ini telah merambah dalam berbagai segi kehidupan manusia. Pemanfaatan teknologi juga digunakan didalam membantu proses pembelajaran dikelas. Masa pandemi seperti saat ini mengharuskan segala aktivitas dilakukan di rumah termasuk pada kegiatan belajar mengajar. Tujuan pemanfaatan teknologi tersebut adalah sebagai perubahan bentuk dari proses pembelajaran dari penyampaian bahan ajar dengan metode pembelajaran konvesional seperti metode ceramah dengan lebih memanfaatkan media digital. Media digital diharapkan dapat membantu komunikasi pendidik kepada peserta didik sebagai bentuk variasi pembelajaran, tujuannya tidak lain dapat meningkatkan minat belajar mandiri yang dimiliki peserta didik. Hal tersebut dikarenakan proses pembelajaran tidak akan berhasil jika minat belajar yang dimiliki peserta didikmasih rendah. Sehingga dengan adanya pemanfaatan media digital dalam pembelajaran dapat membantu meningkatkan jiwa belajar mandiri yang dimiliki peserta didik. Proses pemanfaatan media pembelajaran memiliki nilai penting dalam memfasilitasi peserta didik, dalam menyajikan media digital tersebut harus disesuaikan oleh tujuan pembelajaran yang dicapai dan hal tersebut perlu diperhatikan oleh pendidik yang memiliki peran sebagai motivator dan fasilitator dalam proses pembelajaran dikelas.","author":[{"dropping-particle":"","family":"Wijayan et all","given":"","non-dropping-particle":"","parse-names":false,"suffix":""}],"container-title":"SANDHYAKALA Jurnal Pendidikan Sejarah, Sosial dan Budaya","id":"ITEM-1","issue":"2","issued":{"date-parts":[["2021"]]},"page":"1-10","title":"Media Pembelajaran Digital Sebagai Sarana Belajar Mandiri Di Masa Pandemi Dalam Mata Pelajaran Sejarah","type":"article-journal","volume":"2"},"uris":["http://www.mendeley.com/documents/?uuid=09bb967d-2e68-4857-9416-8f97adfa85c5"]}],"mendeley":{"formattedCitation":"(Wijayan et all, 2021)","plainTextFormattedCitation":"(Wijayan et all, 2021)","previouslyFormattedCitation":"(Wijayan et all, 2021)"},"properties":{"noteIndex":0},"schema":"https://github.com/citation-style-language/schema/raw/master/csl-citation.json"}</w:instrText>
      </w:r>
      <w:r w:rsidR="00993410">
        <w:rPr>
          <w:color w:val="000000"/>
          <w:sz w:val="22"/>
          <w:szCs w:val="22"/>
          <w:lang w:val="en-US"/>
        </w:rPr>
        <w:fldChar w:fldCharType="separate"/>
      </w:r>
      <w:r w:rsidR="00993410" w:rsidRPr="00993410">
        <w:rPr>
          <w:noProof/>
          <w:color w:val="000000"/>
          <w:sz w:val="22"/>
          <w:szCs w:val="22"/>
          <w:lang w:val="en-US"/>
        </w:rPr>
        <w:t>(Wijayan et all, 2021)</w:t>
      </w:r>
      <w:r w:rsidR="00993410">
        <w:rPr>
          <w:color w:val="000000"/>
          <w:sz w:val="22"/>
          <w:szCs w:val="22"/>
          <w:lang w:val="en-US"/>
        </w:rPr>
        <w:fldChar w:fldCharType="end"/>
      </w:r>
      <w:r w:rsidR="00CF349A">
        <w:rPr>
          <w:color w:val="000000"/>
          <w:sz w:val="22"/>
          <w:szCs w:val="22"/>
          <w:lang w:val="en-US"/>
        </w:rPr>
        <w:t xml:space="preserve"> </w:t>
      </w:r>
      <w:r w:rsidR="00993410">
        <w:rPr>
          <w:color w:val="000000"/>
          <w:sz w:val="22"/>
          <w:szCs w:val="22"/>
          <w:lang w:val="en-US"/>
        </w:rPr>
        <w:t xml:space="preserve">penggunaan media dalam pembelajaran juga sudah sangat banyak dan variatif di era sekarang sekolah sudah seharusnya menggunakan media pembelajaran </w:t>
      </w:r>
      <w:r w:rsidR="00937EE0">
        <w:rPr>
          <w:color w:val="000000"/>
          <w:sz w:val="22"/>
          <w:szCs w:val="22"/>
          <w:lang w:val="en-US"/>
        </w:rPr>
        <w:t xml:space="preserve">berbasis multimedia di tengah perkembangan teknologi yang sangat baik. Perkembangan teknologi ini harus bisa di terapkan di lingkungan sekolah dengan salah satunya menggunakan media pembeljaran berbasis digital di kelas. Penggunaan multimedia digital  di sekolah adalah salah satu bukti bahwa bidang pendidikan sudah mengalami kemajuan diera digitalisasi ini. </w:t>
      </w:r>
      <w:r w:rsidR="00923186">
        <w:rPr>
          <w:color w:val="000000"/>
          <w:sz w:val="22"/>
          <w:szCs w:val="22"/>
          <w:lang w:val="en-US"/>
        </w:rPr>
        <w:t>B</w:t>
      </w:r>
      <w:r w:rsidR="00937EE0">
        <w:rPr>
          <w:color w:val="000000"/>
          <w:sz w:val="22"/>
          <w:szCs w:val="22"/>
          <w:lang w:val="en-US"/>
        </w:rPr>
        <w:t>anyak sekali aplikasi ataupun web yang bisa di gunakan untuk menunjang pembelajaran digital ini di anataranya aplikasi pembuatan video pembelajaran seperti videoscribe, capcut, powerpoin</w:t>
      </w:r>
      <w:r w:rsidR="00CF349A">
        <w:rPr>
          <w:color w:val="000000"/>
          <w:sz w:val="22"/>
          <w:szCs w:val="22"/>
          <w:lang w:val="en-US"/>
        </w:rPr>
        <w:t>t</w:t>
      </w:r>
      <w:r w:rsidR="00937EE0">
        <w:rPr>
          <w:color w:val="000000"/>
          <w:sz w:val="22"/>
          <w:szCs w:val="22"/>
          <w:lang w:val="en-US"/>
        </w:rPr>
        <w:t xml:space="preserve"> video, canva dan masih banyak lagi. Memanfaatkan platform-plaform digital untuk membuat media dalam pembelajaran adalah usaha yang di lakukan untuk mendukung terciptanya generasi yang melek akan teknologi di masa depan.</w:t>
      </w:r>
      <w:r w:rsidR="007B7DA4">
        <w:rPr>
          <w:color w:val="000000"/>
          <w:sz w:val="22"/>
          <w:szCs w:val="22"/>
          <w:lang w:val="en-US"/>
        </w:rPr>
        <w:t xml:space="preserve"> </w:t>
      </w:r>
      <w:r w:rsidR="007B7DA4" w:rsidRPr="007B7DA4">
        <w:rPr>
          <w:color w:val="000000"/>
          <w:sz w:val="22"/>
          <w:szCs w:val="22"/>
          <w:lang w:val="en-US"/>
        </w:rPr>
        <w:t xml:space="preserve">Pembelajaran berbasis digital tentunya dapat digunakan dalam berbagai bidang pendidikan. Namun, untuk memastikan proses pembelajaran berhasil mencapai tujuan, diperlukan dukungan dari guru atau pendidik. </w:t>
      </w:r>
      <w:r w:rsidR="00937EE0">
        <w:rPr>
          <w:color w:val="000000"/>
          <w:sz w:val="22"/>
          <w:szCs w:val="22"/>
          <w:lang w:val="en-US"/>
        </w:rPr>
        <w:t xml:space="preserve"> </w:t>
      </w:r>
      <w:r w:rsidR="00937EE0">
        <w:rPr>
          <w:color w:val="000000"/>
          <w:sz w:val="22"/>
          <w:szCs w:val="22"/>
          <w:lang w:val="en-US"/>
        </w:rPr>
        <w:fldChar w:fldCharType="begin" w:fldLock="1"/>
      </w:r>
      <w:r w:rsidR="00C579C2">
        <w:rPr>
          <w:color w:val="000000"/>
          <w:sz w:val="22"/>
          <w:szCs w:val="22"/>
          <w:lang w:val="en-US"/>
        </w:rPr>
        <w:instrText>ADDIN CSL_CITATION {"citationItems":[{"id":"ITEM-1","itemData":{"DOI":"10.20527/kewarganegaraan.v10i2.9304","ISSN":"2303-2979","abstract":"Digitalisasi media pembelajaran dalam dunia Pendidikan semakin nyata terlihat. Tujuan pemelitian ini adalah menganalisis penguatan pembelajaran Pendidikan Kewarganegaraan melalui digitalisasi media pembelajaran. Penelitian ini menggunakan metode penelitian Kualitatif, dengan menggunakan analisis data yang bersifat induktif. Hasil penelitian menunjukkan bahwa Digitalilsasi media pembelajaran sebagai suatu penguatan dalam Pendidikan Kewarganegaraan dilakukan antara lain: Memberdayakan dirinya sebagai warganegara yang independen, aktif, kritis, dan bertanggungjawab untuk berpartisipasi secara efektif dan efisien dalam berbagai aktifitas masyarakat, politik dan pemerintahan pada semua tingkatan (daerah dan nasional); Memahami bagaimana warganegara melaksanakan peranan, hak, dan tanggung jawab personal untuk berpartisipasi dalam kehidupan masyarakat pada semua tingkatan (daerah dan nasional); Memahami, menghayati, dan menerapkan nilai-nilai budi pekerti, demokrasi, hak asasi manusia, dan nasionalisme dalam kehidupan bermasyarakat, berbangsa dan bernegara. Dengan demikian implikasi dari hasil penelitian ini adalah inovasi pembelajaran dalam Pendidikan Kewarganegaraan sangat dibutuhkan sebagai salah satu upaya menguatkan dan mencapai kompetensi kewarganegaraan, sekaligus sebagai hiliralisasi pengembangan keilmuan Pendidikan Kewarganegaraan yang dapat menyesuaikan dengan perkembangan dan kebutuhan pembelajaran di era digitalisasi media pembelajaran.Kata Kunci: Pendidikan Kewarganegaraan; Media Pembelajaran; Media Digital","author":[{"dropping-particle":"","family":"Trisiana","given":"Anita","non-dropping-particle":"","parse-names":false,"suffix":""}],"container-title":"Jurnal Pendidikan Kewarganegaraan","id":"ITEM-1","issue":"2","issued":{"date-parts":[["2020"]]},"page":"31","title":"Penguatan Pembelajaran Pendidikan Kewarganegaraan Melalui Digitalisasi Media Pembelajaran","type":"article-journal","volume":"10"},"uris":["http://www.mendeley.com/documents/?uuid=eaaf8e79-de62-4d84-b1b2-a8bb6798d1c1"]}],"mendeley":{"formattedCitation":"(Trisiana, 2020)","plainTextFormattedCitation":"(Trisiana, 2020)","previouslyFormattedCitation":"(Trisiana, 2020)"},"properties":{"noteIndex":0},"schema":"https://github.com/citation-style-language/schema/raw/master/csl-citation.json"}</w:instrText>
      </w:r>
      <w:r w:rsidR="00937EE0">
        <w:rPr>
          <w:color w:val="000000"/>
          <w:sz w:val="22"/>
          <w:szCs w:val="22"/>
          <w:lang w:val="en-US"/>
        </w:rPr>
        <w:fldChar w:fldCharType="separate"/>
      </w:r>
      <w:r w:rsidR="00937EE0" w:rsidRPr="00937EE0">
        <w:rPr>
          <w:noProof/>
          <w:color w:val="000000"/>
          <w:sz w:val="22"/>
          <w:szCs w:val="22"/>
          <w:lang w:val="en-US"/>
        </w:rPr>
        <w:t>(Trisiana, 2020)</w:t>
      </w:r>
      <w:r w:rsidR="00937EE0">
        <w:rPr>
          <w:color w:val="000000"/>
          <w:sz w:val="22"/>
          <w:szCs w:val="22"/>
          <w:lang w:val="en-US"/>
        </w:rPr>
        <w:fldChar w:fldCharType="end"/>
      </w:r>
      <w:r w:rsidR="00FF2DA3">
        <w:rPr>
          <w:color w:val="000000"/>
          <w:sz w:val="22"/>
          <w:szCs w:val="22"/>
          <w:lang w:val="en-US"/>
        </w:rPr>
        <w:t>. Penggunaan multimedia pembelajaran digital juga pernah di gunakan pada saat pembelajaran di rumah pada saat covid 19 melanda.</w:t>
      </w:r>
      <w:r w:rsidR="00923186">
        <w:rPr>
          <w:color w:val="000000"/>
          <w:sz w:val="22"/>
          <w:szCs w:val="22"/>
          <w:lang w:val="en-US"/>
        </w:rPr>
        <w:t xml:space="preserve"> </w:t>
      </w:r>
      <w:r w:rsidR="00923186" w:rsidRPr="00923186">
        <w:rPr>
          <w:color w:val="000000"/>
          <w:sz w:val="22"/>
          <w:szCs w:val="22"/>
          <w:lang w:val="en-US"/>
        </w:rPr>
        <w:t>Dunia pendidikan telah mengalami banyak perubahan seiring berjalannya waktu. Terutama selama pandemi COVID-19, guru dan siswa harus banyak belajar tentang cara beradaptasi dengan perubahan</w:t>
      </w:r>
      <w:r w:rsidR="00C579C2" w:rsidRPr="00C579C2">
        <w:rPr>
          <w:color w:val="000000"/>
          <w:sz w:val="22"/>
          <w:szCs w:val="22"/>
          <w:lang w:val="en-US"/>
        </w:rPr>
        <w:t>.</w:t>
      </w:r>
      <w:r w:rsidR="00923186">
        <w:rPr>
          <w:color w:val="000000"/>
          <w:sz w:val="22"/>
          <w:szCs w:val="22"/>
          <w:lang w:val="en-US"/>
        </w:rPr>
        <w:t xml:space="preserve"> </w:t>
      </w:r>
      <w:r w:rsidR="00C579C2">
        <w:rPr>
          <w:color w:val="000000"/>
          <w:sz w:val="22"/>
          <w:szCs w:val="22"/>
          <w:lang w:val="en-US"/>
        </w:rPr>
        <w:fldChar w:fldCharType="begin" w:fldLock="1"/>
      </w:r>
      <w:r w:rsidR="00175E8D">
        <w:rPr>
          <w:color w:val="000000"/>
          <w:sz w:val="22"/>
          <w:szCs w:val="22"/>
          <w:lang w:val="en-US"/>
        </w:rPr>
        <w:instrText>ADDIN CSL_CITATION {"citationItems":[{"id":"ITEM-1","itemData":{"ISBN":"9786239054779","abstract":"Kehadiran siswa atau peserta didik menjadi sebuah keniscayaan dalam proses pendidikan. Proses pembelajaran dalam pendidikan tentunya tidak akan berjalan tanpa adanya siswa. Hal ini menjadikan siswa menjadi faktor yang sangat penting dalam dunia pendidikan dan berjalannya proses belajar mengajar. Setiap siswa memiliki sifat atau karakteristik yang berbeda satu dan yang lainnya. Oleh karena itu, guru atau pendidik harus benar-benar mengetahui karakteristik dari masing-masing siswanya agar dapat menggali potensi dari siswa tersebut. Perkembangan dalam dunia pendidikan saat ini, menuntut guru dan siswa untuk dapat beradaptasi terhadap penggunaan teknologi informasi dan komunikasi. Pemanfaatan TIK dalam pembelajaran merupakan suatu bentuk transformasi sistem pembelajaran yang lebih mengarah kepada literasi baik guru dan peserta didik dalam penguasaan teknologi. Penggunaan teknologi diibaratkan pedang bermata dua, oleh karena itu diperlukan cara pandang yang lebih netral bagaimana memanfaatkan teknologi tersebut secara bijak. Dalam hal ini, penulis lebih setuju bahwasanya teknologi justru memberi peluang dan potensi yang sangat baik dalam pengembangan potensi siswa.","author":[{"dropping-particle":"","family":"Sumartini","given":"Ni Wayan Eka","non-dropping-particle":"","parse-names":false,"suffix":""}],"container-title":"Penyuluhan Hukum Di Era Digital","id":"ITEM-1","issue":"1","issued":{"date-parts":[["2021"]]},"page":"135","title":"Prosiding Webinar Nasional IAHN-TP Palangka Raya, No. 1 Tahun 2021 40","type":"article-journal"},"uris":["http://www.mendeley.com/documents/?uuid=52ba1312-0dc8-45e7-a057-1bb81dbf3352"]}],"mendeley":{"formattedCitation":"(Sumartini, 2021)","plainTextFormattedCitation":"(Sumartini, 2021)","previouslyFormattedCitation":"(Sumartini, 2021)"},"properties":{"noteIndex":0},"schema":"https://github.com/citation-style-language/schema/raw/master/csl-citation.json"}</w:instrText>
      </w:r>
      <w:r w:rsidR="00C579C2">
        <w:rPr>
          <w:color w:val="000000"/>
          <w:sz w:val="22"/>
          <w:szCs w:val="22"/>
          <w:lang w:val="en-US"/>
        </w:rPr>
        <w:fldChar w:fldCharType="separate"/>
      </w:r>
      <w:r w:rsidR="00C579C2" w:rsidRPr="00C579C2">
        <w:rPr>
          <w:noProof/>
          <w:color w:val="000000"/>
          <w:sz w:val="22"/>
          <w:szCs w:val="22"/>
          <w:lang w:val="en-US"/>
        </w:rPr>
        <w:t>(Sumartini, 2021)</w:t>
      </w:r>
      <w:r w:rsidR="00C579C2">
        <w:rPr>
          <w:color w:val="000000"/>
          <w:sz w:val="22"/>
          <w:szCs w:val="22"/>
          <w:lang w:val="en-US"/>
        </w:rPr>
        <w:fldChar w:fldCharType="end"/>
      </w:r>
      <w:r w:rsidR="00FF2DA3">
        <w:rPr>
          <w:color w:val="000000"/>
          <w:sz w:val="22"/>
          <w:szCs w:val="22"/>
          <w:lang w:val="en-US"/>
        </w:rPr>
        <w:t xml:space="preserve"> Menurut hasil wawancara salah satu guru di sana penggunaan multimedia digital sebenarnya sudah di terapka</w:t>
      </w:r>
      <w:r w:rsidR="00923186">
        <w:rPr>
          <w:color w:val="000000"/>
          <w:sz w:val="22"/>
          <w:szCs w:val="22"/>
          <w:lang w:val="en-US"/>
        </w:rPr>
        <w:t>n</w:t>
      </w:r>
      <w:r w:rsidR="00FF2DA3">
        <w:rPr>
          <w:color w:val="000000"/>
          <w:sz w:val="22"/>
          <w:szCs w:val="22"/>
          <w:lang w:val="en-US"/>
        </w:rPr>
        <w:t xml:space="preserve"> di sekolah ini dan hasil yang di dap</w:t>
      </w:r>
      <w:r w:rsidR="009C3959">
        <w:rPr>
          <w:color w:val="000000"/>
          <w:sz w:val="22"/>
          <w:szCs w:val="22"/>
          <w:lang w:val="en-US"/>
        </w:rPr>
        <w:t>atkan masih kurang memuaskan. K</w:t>
      </w:r>
      <w:r w:rsidR="00FF2DA3">
        <w:rPr>
          <w:color w:val="000000"/>
          <w:sz w:val="22"/>
          <w:szCs w:val="22"/>
          <w:lang w:val="en-US"/>
        </w:rPr>
        <w:t xml:space="preserve">arena adanya kendala dari beberapa faktor yang kurang mendukung . </w:t>
      </w:r>
    </w:p>
    <w:p w14:paraId="3AC3C0AB" w14:textId="77777777" w:rsidR="00C579C2" w:rsidRDefault="00C579C2" w:rsidP="00C579C2">
      <w:pPr>
        <w:pStyle w:val="NormalWeb"/>
        <w:numPr>
          <w:ilvl w:val="0"/>
          <w:numId w:val="6"/>
        </w:numPr>
        <w:shd w:val="clear" w:color="auto" w:fill="FFFFFF"/>
        <w:spacing w:after="0"/>
        <w:jc w:val="both"/>
        <w:rPr>
          <w:b/>
          <w:color w:val="000000"/>
          <w:sz w:val="22"/>
          <w:szCs w:val="22"/>
          <w:lang w:val="en-US"/>
        </w:rPr>
      </w:pPr>
      <w:r w:rsidRPr="00C579C2">
        <w:rPr>
          <w:b/>
          <w:color w:val="000000"/>
          <w:sz w:val="22"/>
          <w:szCs w:val="22"/>
          <w:lang w:val="en-US"/>
        </w:rPr>
        <w:t xml:space="preserve">Analisis Efektifitas Penerapan Multimedia Digital </w:t>
      </w:r>
    </w:p>
    <w:p w14:paraId="2FDA5821" w14:textId="3A2CED69" w:rsidR="00C579C2" w:rsidRDefault="003654D5" w:rsidP="00C579C2">
      <w:pPr>
        <w:pStyle w:val="NormalWeb"/>
        <w:shd w:val="clear" w:color="auto" w:fill="FFFFFF"/>
        <w:spacing w:after="0"/>
        <w:jc w:val="both"/>
        <w:rPr>
          <w:rFonts w:eastAsia="Yu Gothic UI Semilight"/>
          <w:sz w:val="22"/>
          <w:szCs w:val="22"/>
        </w:rPr>
      </w:pPr>
      <w:r>
        <w:rPr>
          <w:rFonts w:eastAsia="Yu Gothic UI Semilight"/>
          <w:sz w:val="22"/>
          <w:szCs w:val="22"/>
          <w:lang w:val="en-US"/>
        </w:rPr>
        <w:lastRenderedPageBreak/>
        <w:t xml:space="preserve">         </w:t>
      </w:r>
      <w:bookmarkStart w:id="0" w:name="_GoBack"/>
      <w:bookmarkEnd w:id="0"/>
      <w:r w:rsidR="00C579C2">
        <w:rPr>
          <w:rFonts w:eastAsia="Yu Gothic UI Semilight"/>
          <w:sz w:val="22"/>
          <w:szCs w:val="22"/>
          <w:lang w:val="en-US"/>
        </w:rPr>
        <w:t xml:space="preserve"> </w:t>
      </w:r>
      <w:r w:rsidR="00C579C2" w:rsidRPr="00C579C2">
        <w:rPr>
          <w:rFonts w:eastAsia="Yu Gothic UI Semilight"/>
          <w:sz w:val="22"/>
          <w:szCs w:val="22"/>
        </w:rPr>
        <w:t>Berdasarkan wawancara juga guru</w:t>
      </w:r>
      <w:r w:rsidR="00C579C2" w:rsidRPr="00C579C2">
        <w:rPr>
          <w:rFonts w:asciiTheme="majorHAnsi" w:eastAsia="Yu Gothic UI Semilight" w:hAnsiTheme="majorHAnsi" w:cstheme="minorHAnsi"/>
        </w:rPr>
        <w:t xml:space="preserve"> </w:t>
      </w:r>
      <w:r w:rsidR="00C579C2" w:rsidRPr="00C579C2">
        <w:rPr>
          <w:rFonts w:eastAsia="Yu Gothic UI Semilight"/>
          <w:sz w:val="22"/>
          <w:szCs w:val="22"/>
        </w:rPr>
        <w:t xml:space="preserve">menyetujui bahwa masih banyak siswa yang kurang memahami pembelajaran multimedia digital apalagi ketika covid 19 melanda dimana pembelajaran dilakukan seluruhnya secara daring. Masih banyak orang tua yang mungkin tidak memiliki handphone atau ponsel untuk melakukan pembelajaran daring. Dari situ guru mulai melakukan pembelajaran multimedia berbasis digital dan ketika pembelajaran sudah bisa dilakukan secara tatap muka, guru mengulas kembali dengan belajar menggunakan multimedia digital namun bedanya dilakukan di dalam kelas secara bersama-sama. Sehingga siswa yang sebelumnya kurang memahami pembelajaran berbasis digital bisa bertanya langsung kepada guru. </w:t>
      </w:r>
    </w:p>
    <w:p w14:paraId="63BD104A" w14:textId="116A1102" w:rsidR="00A221E7" w:rsidRDefault="00C579C2" w:rsidP="00C579C2">
      <w:pPr>
        <w:pStyle w:val="NormalWeb"/>
        <w:shd w:val="clear" w:color="auto" w:fill="FFFFFF"/>
        <w:spacing w:after="0"/>
        <w:jc w:val="both"/>
        <w:rPr>
          <w:rFonts w:eastAsia="Yu Gothic UI Semilight"/>
          <w:sz w:val="22"/>
          <w:szCs w:val="22"/>
          <w:lang w:val="en-US"/>
        </w:rPr>
      </w:pPr>
      <w:r>
        <w:rPr>
          <w:rFonts w:eastAsia="Yu Gothic UI Semilight"/>
          <w:sz w:val="22"/>
          <w:szCs w:val="22"/>
          <w:lang w:val="en-US"/>
        </w:rPr>
        <w:t xml:space="preserve">              </w:t>
      </w:r>
      <w:r w:rsidRPr="00C579C2">
        <w:rPr>
          <w:rFonts w:eastAsia="Yu Gothic UI Semilight"/>
          <w:sz w:val="22"/>
          <w:szCs w:val="22"/>
        </w:rPr>
        <w:t>Ketika pembelajaran multimedia digital telah diimplementasikan siswa baru mengetahui betapa menyenangkan belajar sambil bermain. Pembelajar</w:t>
      </w:r>
      <w:r w:rsidRPr="00C579C2">
        <w:rPr>
          <w:rFonts w:eastAsia="Yu Gothic UI Semilight"/>
          <w:sz w:val="22"/>
          <w:szCs w:val="22"/>
          <w:lang w:val="en-US"/>
        </w:rPr>
        <w:t xml:space="preserve"> </w:t>
      </w:r>
      <w:r w:rsidRPr="00C579C2">
        <w:rPr>
          <w:rFonts w:eastAsia="Yu Gothic UI Semilight"/>
          <w:sz w:val="22"/>
          <w:szCs w:val="22"/>
        </w:rPr>
        <w:t>multimedia digital memang diperuntukkan bagi siswa yang kurang semangat dalam belajar.</w:t>
      </w:r>
      <w:r w:rsidRPr="00C579C2">
        <w:rPr>
          <w:rFonts w:eastAsia="Yu Gothic UI Semilight"/>
          <w:sz w:val="22"/>
          <w:szCs w:val="22"/>
          <w:lang w:val="en-US"/>
        </w:rPr>
        <w:t xml:space="preserve"> Berdasarkan hasil wawancara yang dilakukan oleh peneliti kepada guru dan 2 orang siswa diperoleh hasil, bahwa penggunaan multimedia digital pada pembelajaran sangat berpengaruh terhadap keefektivitas belajar siswa. </w:t>
      </w:r>
      <w:r w:rsidR="00A221E7">
        <w:rPr>
          <w:rFonts w:eastAsia="Yu Gothic UI Semilight"/>
          <w:sz w:val="22"/>
          <w:szCs w:val="22"/>
          <w:lang w:val="en-US"/>
        </w:rPr>
        <w:t xml:space="preserve">Dan hasil wawancara kepada salah satu guru disana juga mengatakan penggunaan media digital membuat suasana belajar menjadi lebih aktif sehingga hasil belajar siswa juga menjadi lebih baik dan pembelajaran berbasis multimedia digital ini akan di pertimbangkan untuk di terapkan pada pembelajaran leguler kedepannya dengan perencaaan dan kesepakatan dengan sekolah tentunya . </w:t>
      </w:r>
    </w:p>
    <w:p w14:paraId="68B9F34B" w14:textId="49D41D35" w:rsidR="00D32EA5" w:rsidRPr="00853B0F" w:rsidRDefault="00A221E7" w:rsidP="00853B0F">
      <w:pPr>
        <w:pStyle w:val="NormalWeb"/>
        <w:shd w:val="clear" w:color="auto" w:fill="FFFFFF"/>
        <w:spacing w:after="0"/>
        <w:jc w:val="both"/>
        <w:rPr>
          <w:b/>
          <w:color w:val="000000"/>
          <w:sz w:val="22"/>
          <w:szCs w:val="22"/>
          <w:lang w:val="en-US"/>
        </w:rPr>
      </w:pPr>
      <w:r>
        <w:rPr>
          <w:rFonts w:eastAsia="Yu Gothic UI Semilight"/>
          <w:sz w:val="22"/>
          <w:szCs w:val="22"/>
          <w:lang w:val="en-US"/>
        </w:rPr>
        <w:t xml:space="preserve">         </w:t>
      </w:r>
      <w:r w:rsidR="00C579C2" w:rsidRPr="00C579C2">
        <w:rPr>
          <w:rFonts w:eastAsia="Yu Gothic UI Semilight"/>
          <w:sz w:val="22"/>
          <w:szCs w:val="22"/>
          <w:lang w:val="en-US"/>
        </w:rPr>
        <w:t xml:space="preserve">Namun tidak semua pembelajaran dapat menggunakan multimedia digital dikarenakan kurangnya kreaktivitas guru dan sarana prasarana yang disediakan oleh sekolah. Berdasarkan hasil penelitian dapat di pastikan ke efektifan </w:t>
      </w:r>
      <w:r w:rsidR="00C579C2" w:rsidRPr="00C579C2">
        <w:rPr>
          <w:rFonts w:eastAsia="Yu Gothic UI Semilight"/>
          <w:sz w:val="22"/>
          <w:szCs w:val="22"/>
          <w:lang w:val="en-US"/>
        </w:rPr>
        <w:lastRenderedPageBreak/>
        <w:t>penggunaan multimedia pembelajaran digital dapat mengurangi kebosanan siswa dalam belajar, memberikan suasana belajar yang interaktif dalam proses pembelajaran. Belajar menggunakan multimedia digital membuat siswa bersemangat dalam belajar dan siswa cepat memahami materi untuk di terima dalam belajar</w:t>
      </w:r>
      <w:r w:rsidR="00C579C2" w:rsidRPr="00C579C2">
        <w:rPr>
          <w:rFonts w:eastAsia="Yu Gothic UI Semilight"/>
          <w:sz w:val="22"/>
          <w:szCs w:val="22"/>
        </w:rPr>
        <w:t xml:space="preserve">. </w:t>
      </w:r>
    </w:p>
    <w:p w14:paraId="1D11D6FC" w14:textId="77777777" w:rsidR="00E85AF6" w:rsidRPr="005E7EA7" w:rsidRDefault="00E85AF6" w:rsidP="00E85AF6">
      <w:pPr>
        <w:spacing w:after="0"/>
        <w:jc w:val="both"/>
        <w:rPr>
          <w:rFonts w:ascii="Times New Roman" w:hAnsi="Times New Roman" w:cs="Times New Roman"/>
        </w:rPr>
      </w:pPr>
    </w:p>
    <w:p w14:paraId="16F93F57" w14:textId="77777777" w:rsidR="00853B0F" w:rsidRDefault="00A221E7" w:rsidP="00853B0F">
      <w:pPr>
        <w:contextualSpacing/>
        <w:jc w:val="both"/>
        <w:rPr>
          <w:rFonts w:ascii="Times New Roman" w:hAnsi="Times New Roman" w:cs="Times New Roman"/>
          <w:b/>
          <w:lang w:val="en-US"/>
        </w:rPr>
      </w:pPr>
      <w:r>
        <w:rPr>
          <w:rFonts w:ascii="Times New Roman" w:hAnsi="Times New Roman" w:cs="Times New Roman"/>
          <w:b/>
          <w:lang w:val="en-US"/>
        </w:rPr>
        <w:t xml:space="preserve">KESIMPULAN </w:t>
      </w:r>
    </w:p>
    <w:p w14:paraId="62EBE379" w14:textId="0FF6D11B" w:rsidR="00853B0F" w:rsidRPr="009C3959" w:rsidRDefault="00853B0F" w:rsidP="00853B0F">
      <w:pPr>
        <w:contextualSpacing/>
        <w:jc w:val="both"/>
        <w:rPr>
          <w:rFonts w:ascii="Times New Roman" w:hAnsi="Times New Roman" w:cs="Times New Roman"/>
          <w:b/>
          <w:lang w:val="en-US"/>
        </w:rPr>
      </w:pPr>
      <w:r>
        <w:rPr>
          <w:rFonts w:asciiTheme="majorHAnsi" w:eastAsia="Yu Gothic UI Semilight" w:hAnsiTheme="majorHAnsi" w:cstheme="minorHAnsi"/>
          <w:bCs/>
          <w:sz w:val="24"/>
          <w:szCs w:val="24"/>
          <w:lang w:val="en-US"/>
        </w:rPr>
        <w:t xml:space="preserve">          </w:t>
      </w:r>
      <w:r>
        <w:rPr>
          <w:rFonts w:asciiTheme="majorHAnsi" w:eastAsia="Yu Gothic UI Semilight" w:hAnsiTheme="majorHAnsi" w:cstheme="minorHAnsi"/>
          <w:bCs/>
          <w:sz w:val="24"/>
          <w:szCs w:val="24"/>
        </w:rPr>
        <w:t xml:space="preserve"> </w:t>
      </w:r>
      <w:r w:rsidRPr="00853B0F">
        <w:rPr>
          <w:rFonts w:ascii="Times New Roman" w:eastAsia="Yu Gothic UI Semilight" w:hAnsi="Times New Roman" w:cs="Times New Roman"/>
          <w:bCs/>
        </w:rPr>
        <w:t>Dari hasil penelitian yang kami lakukan pada SDN Nagasari IV tentang analisis penggunaan multimedia pembelajaran yangkami dapatkan adalah pengguanaan media pembelajaran digital sudah pernah di teapkan di kelas namun beberapa hal menjadi faktor penghambat pembelajaran mengguanakan multimedia ini khususnya dari sarana dan prasarana sekolah yang juga belum cukup memadai untuk melakukan pembelaj</w:t>
      </w:r>
      <w:r w:rsidR="009C3959">
        <w:rPr>
          <w:rFonts w:ascii="Times New Roman" w:eastAsia="Yu Gothic UI Semilight" w:hAnsi="Times New Roman" w:cs="Times New Roman"/>
          <w:bCs/>
        </w:rPr>
        <w:t xml:space="preserve">aran berbasis multimedia ini . </w:t>
      </w:r>
      <w:r w:rsidR="009C3959">
        <w:rPr>
          <w:rFonts w:ascii="Times New Roman" w:eastAsia="Yu Gothic UI Semilight" w:hAnsi="Times New Roman" w:cs="Times New Roman"/>
          <w:bCs/>
          <w:lang w:val="en-US"/>
        </w:rPr>
        <w:t>M</w:t>
      </w:r>
      <w:r w:rsidRPr="00853B0F">
        <w:rPr>
          <w:rFonts w:ascii="Times New Roman" w:eastAsia="Yu Gothic UI Semilight" w:hAnsi="Times New Roman" w:cs="Times New Roman"/>
          <w:bCs/>
        </w:rPr>
        <w:t>ulai dari tidak adanya fasilitas komputer dan laptop yang cukup untuk anak anak belajar sealin itu sekolah juga masih membatasi penggunaan teknologi di ruang lingkup sekolah seperti memakai handpone . Sehingga hal tersebut menjadi salah satu penghambat atau permasalahan mengapa penerapan multimedia pembelajaran untuk pembelajaran di sekolah mas</w:t>
      </w:r>
      <w:r w:rsidR="009C3959">
        <w:rPr>
          <w:rFonts w:ascii="Times New Roman" w:eastAsia="Yu Gothic UI Semilight" w:hAnsi="Times New Roman" w:cs="Times New Roman"/>
          <w:bCs/>
        </w:rPr>
        <w:t xml:space="preserve">ih belum efektif di terapkan. </w:t>
      </w:r>
      <w:r w:rsidR="009C3959">
        <w:rPr>
          <w:rFonts w:ascii="Times New Roman" w:eastAsia="Yu Gothic UI Semilight" w:hAnsi="Times New Roman" w:cs="Times New Roman"/>
          <w:bCs/>
          <w:lang w:val="en-US"/>
        </w:rPr>
        <w:t>M</w:t>
      </w:r>
      <w:r w:rsidRPr="00853B0F">
        <w:rPr>
          <w:rFonts w:ascii="Times New Roman" w:eastAsia="Yu Gothic UI Semilight" w:hAnsi="Times New Roman" w:cs="Times New Roman"/>
          <w:bCs/>
        </w:rPr>
        <w:t>ungkin kedepannya sekolah bisa mempertimbangkan untuk penggunaan multimedia untuk sarana belajar agar pembelajaran menjadi lebih efektif di era gempuran teknologi y</w:t>
      </w:r>
      <w:r w:rsidR="009C3959">
        <w:rPr>
          <w:rFonts w:ascii="Times New Roman" w:eastAsia="Yu Gothic UI Semilight" w:hAnsi="Times New Roman" w:cs="Times New Roman"/>
          <w:bCs/>
          <w:lang w:val="en-US"/>
        </w:rPr>
        <w:t>a</w:t>
      </w:r>
      <w:r w:rsidRPr="00853B0F">
        <w:rPr>
          <w:rFonts w:ascii="Times New Roman" w:eastAsia="Yu Gothic UI Semilight" w:hAnsi="Times New Roman" w:cs="Times New Roman"/>
          <w:bCs/>
        </w:rPr>
        <w:t xml:space="preserve">ng semakin maju ini sudah saatnya siswa di kenalkan pada media digital yang ada . </w:t>
      </w:r>
      <w:r w:rsidR="009C3959">
        <w:rPr>
          <w:rFonts w:ascii="Times New Roman" w:eastAsia="Yu Gothic UI Semilight" w:hAnsi="Times New Roman" w:cs="Times New Roman"/>
          <w:bCs/>
          <w:lang w:val="en-US"/>
        </w:rPr>
        <w:t>Tentunya hal ini memebutuhkan kerja sama anatara pihak sekolah juga dengan orangtua siswa untuk menciptakan sekolah inofatif dalam hal pemanfaatan teknologi dan juga untuk kemajuan dalam pembelajaran yang lebih baik kedepannya .</w:t>
      </w:r>
    </w:p>
    <w:p w14:paraId="309D3BA5" w14:textId="77777777" w:rsidR="00A221E7" w:rsidRPr="00853B0F" w:rsidRDefault="00A221E7" w:rsidP="00853B0F">
      <w:pPr>
        <w:contextualSpacing/>
        <w:jc w:val="both"/>
        <w:rPr>
          <w:rFonts w:ascii="Times New Roman" w:hAnsi="Times New Roman" w:cs="Times New Roman"/>
          <w:lang w:val="en-US"/>
        </w:rPr>
      </w:pPr>
    </w:p>
    <w:p w14:paraId="1B05FD63" w14:textId="77777777" w:rsidR="00A221E7" w:rsidRDefault="00A221E7" w:rsidP="00654D65">
      <w:pPr>
        <w:contextualSpacing/>
        <w:jc w:val="both"/>
        <w:rPr>
          <w:rFonts w:ascii="Times New Roman" w:hAnsi="Times New Roman" w:cs="Times New Roman"/>
          <w:b/>
          <w:lang w:val="en-US"/>
        </w:rPr>
      </w:pPr>
    </w:p>
    <w:p w14:paraId="4FD68DA4" w14:textId="77777777" w:rsidR="00A221E7" w:rsidRPr="00A221E7" w:rsidRDefault="00A221E7" w:rsidP="00654D65">
      <w:pPr>
        <w:contextualSpacing/>
        <w:jc w:val="both"/>
        <w:rPr>
          <w:rFonts w:ascii="Times New Roman" w:hAnsi="Times New Roman" w:cs="Times New Roman"/>
          <w:b/>
          <w:lang w:val="en-US"/>
        </w:rPr>
      </w:pPr>
    </w:p>
    <w:p w14:paraId="43656D48" w14:textId="28759226" w:rsidR="00F717FB" w:rsidRDefault="00F717FB" w:rsidP="00654D65">
      <w:pPr>
        <w:contextualSpacing/>
        <w:jc w:val="both"/>
        <w:rPr>
          <w:rFonts w:ascii="Times New Roman" w:hAnsi="Times New Roman" w:cs="Times New Roman"/>
          <w:b/>
          <w:lang w:val="de-AT"/>
        </w:rPr>
      </w:pPr>
      <w:r>
        <w:rPr>
          <w:rFonts w:ascii="Times New Roman" w:hAnsi="Times New Roman" w:cs="Times New Roman"/>
          <w:b/>
          <w:lang w:val="de-AT"/>
        </w:rPr>
        <w:t>UCAPAN TERIMA KASIH</w:t>
      </w:r>
    </w:p>
    <w:p w14:paraId="41747AE5" w14:textId="30982D5B" w:rsidR="00F717FB" w:rsidRPr="00853B0F" w:rsidRDefault="00853B0F" w:rsidP="00F717FB">
      <w:pPr>
        <w:ind w:firstLine="720"/>
        <w:contextualSpacing/>
        <w:jc w:val="both"/>
        <w:rPr>
          <w:rFonts w:ascii="Times New Roman" w:hAnsi="Times New Roman" w:cs="Times New Roman"/>
          <w:color w:val="000000"/>
          <w:lang w:val="en-US"/>
        </w:rPr>
      </w:pPr>
      <w:r>
        <w:rPr>
          <w:rFonts w:ascii="Times New Roman" w:hAnsi="Times New Roman" w:cs="Times New Roman"/>
          <w:color w:val="000000"/>
          <w:lang w:val="en-US"/>
        </w:rPr>
        <w:t xml:space="preserve">Terimakasih kepada seluruh yang terlibat dalam pembuatan artikel ini Dan terutama kepada Bapak Dosen pengampu mata kuliah seminar proposal yaitu bapak Dr. Yayan Alfian M.Pd. yang telah membantu pembimbingan artikel ini hingga selesai dan terimakasih kepada teman-teman penulis yang turut menyemangati penulis dalam menyelesaikan artikel ini . dan terimkasih kepada seluruh penulis yang telah menyelesaikan artikel ini walupun masih memliki kekurangan agar jadi bahan evaluasi penulis kedepannya . </w:t>
      </w:r>
    </w:p>
    <w:p w14:paraId="5623C71A" w14:textId="77777777" w:rsidR="00F717FB" w:rsidRPr="00F717FB" w:rsidRDefault="00F717FB" w:rsidP="00F717FB">
      <w:pPr>
        <w:ind w:firstLine="720"/>
        <w:contextualSpacing/>
        <w:jc w:val="both"/>
        <w:rPr>
          <w:rFonts w:ascii="Times New Roman" w:hAnsi="Times New Roman" w:cs="Times New Roman"/>
          <w:b/>
          <w:lang w:val="de-AT"/>
        </w:rPr>
      </w:pPr>
    </w:p>
    <w:p w14:paraId="73BA8D1F" w14:textId="77777777" w:rsidR="00654D65" w:rsidRPr="00F717FB" w:rsidRDefault="00654D65" w:rsidP="00654D65">
      <w:pPr>
        <w:contextualSpacing/>
        <w:jc w:val="both"/>
        <w:rPr>
          <w:rFonts w:ascii="Times New Roman" w:hAnsi="Times New Roman" w:cs="Times New Roman"/>
          <w:b/>
        </w:rPr>
      </w:pPr>
      <w:r w:rsidRPr="00F717FB">
        <w:rPr>
          <w:rFonts w:ascii="Times New Roman" w:hAnsi="Times New Roman" w:cs="Times New Roman"/>
          <w:b/>
        </w:rPr>
        <w:t>DAFTAR RUJUKAN</w:t>
      </w:r>
    </w:p>
    <w:p w14:paraId="01D43331" w14:textId="65083854"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75E8D">
        <w:rPr>
          <w:rFonts w:ascii="Times New Roman" w:hAnsi="Times New Roman" w:cs="Times New Roman"/>
          <w:noProof/>
          <w:szCs w:val="24"/>
        </w:rPr>
        <w:t xml:space="preserve">Ali, M. dan H. F. (2021). Transformasi dan Digitalisasi Pendidikan Dimasa Pandemi. </w:t>
      </w:r>
      <w:r w:rsidRPr="00175E8D">
        <w:rPr>
          <w:rFonts w:ascii="Times New Roman" w:hAnsi="Times New Roman" w:cs="Times New Roman"/>
          <w:i/>
          <w:iCs/>
          <w:noProof/>
          <w:szCs w:val="24"/>
        </w:rPr>
        <w:t>Prosiding Seminar Nasional Pendidikan</w:t>
      </w:r>
      <w:r w:rsidRPr="00175E8D">
        <w:rPr>
          <w:rFonts w:ascii="Times New Roman" w:hAnsi="Times New Roman" w:cs="Times New Roman"/>
          <w:noProof/>
          <w:szCs w:val="24"/>
        </w:rPr>
        <w:t>, 121–127.</w:t>
      </w:r>
    </w:p>
    <w:p w14:paraId="44BC896F"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Fahrozy, F. P. N., Iskandar, S., Abidin, Y., &amp; Sari, M. Z. (2022). Upaya Pembelajaran Abad 19-20 dan Pembelajaran Abad 21 di Indonesia. </w:t>
      </w:r>
      <w:r w:rsidRPr="00175E8D">
        <w:rPr>
          <w:rFonts w:ascii="Times New Roman" w:hAnsi="Times New Roman" w:cs="Times New Roman"/>
          <w:i/>
          <w:iCs/>
          <w:noProof/>
          <w:szCs w:val="24"/>
        </w:rPr>
        <w:t>Jurnal Basicedu</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6</w:t>
      </w:r>
      <w:r w:rsidRPr="00175E8D">
        <w:rPr>
          <w:rFonts w:ascii="Times New Roman" w:hAnsi="Times New Roman" w:cs="Times New Roman"/>
          <w:noProof/>
          <w:szCs w:val="24"/>
        </w:rPr>
        <w:t>(2), 3093–3101. https://doi.org/10.31004/basicedu.v6i2.2098</w:t>
      </w:r>
    </w:p>
    <w:p w14:paraId="0FF14EBB"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Izza, A. Z., Falah, M., &amp; Susilawati, S. (2020). Studi literatur: problematika evaluasi pembelajaran dalam mencapai tujuan pendidikan di era merdeka belajar. </w:t>
      </w:r>
      <w:r w:rsidRPr="00175E8D">
        <w:rPr>
          <w:rFonts w:ascii="Times New Roman" w:hAnsi="Times New Roman" w:cs="Times New Roman"/>
          <w:i/>
          <w:iCs/>
          <w:noProof/>
          <w:szCs w:val="24"/>
        </w:rPr>
        <w:t>Konferensi Ilmiah Pendidikan Universitas Pekalongan 2020</w:t>
      </w:r>
      <w:r w:rsidRPr="00175E8D">
        <w:rPr>
          <w:rFonts w:ascii="Times New Roman" w:hAnsi="Times New Roman" w:cs="Times New Roman"/>
          <w:noProof/>
          <w:szCs w:val="24"/>
        </w:rPr>
        <w:t>, 10–15. Retrieved from https://proceeding.unikal.ac.id/index.php/kip</w:t>
      </w:r>
    </w:p>
    <w:p w14:paraId="37661987"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Kirana, C. Z., &amp; Badri, A. N. A. (2020). Peranan Apresiasi Guru Terhadap Antusias BelajarSiswa Kelas XI </w:t>
      </w:r>
      <w:r w:rsidRPr="00175E8D">
        <w:rPr>
          <w:rFonts w:ascii="Times New Roman" w:hAnsi="Times New Roman" w:cs="Times New Roman"/>
          <w:noProof/>
          <w:szCs w:val="24"/>
        </w:rPr>
        <w:lastRenderedPageBreak/>
        <w:t xml:space="preserve">Madrasah Aliyah Hasan Muchyi. </w:t>
      </w:r>
      <w:r w:rsidRPr="00175E8D">
        <w:rPr>
          <w:rFonts w:ascii="Times New Roman" w:hAnsi="Times New Roman" w:cs="Times New Roman"/>
          <w:i/>
          <w:iCs/>
          <w:noProof/>
          <w:szCs w:val="24"/>
        </w:rPr>
        <w:t>SALIMIYA: Jurnal Studi Ilmu Keagamaan Islam</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1</w:t>
      </w:r>
      <w:r w:rsidRPr="00175E8D">
        <w:rPr>
          <w:rFonts w:ascii="Times New Roman" w:hAnsi="Times New Roman" w:cs="Times New Roman"/>
          <w:noProof/>
          <w:szCs w:val="24"/>
        </w:rPr>
        <w:t>(3), 175–193. Retrieved from https://ejournal.iaifa.ac.id/index.php/salimiya</w:t>
      </w:r>
    </w:p>
    <w:p w14:paraId="62EE0F5B"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Margiati, D. P., &amp; Puspaningtyas, N. D. (2021). Implementasi Manajemen Pendidikan Sekolah Dasar Negri 1 Sidodadi. </w:t>
      </w:r>
      <w:r w:rsidRPr="00175E8D">
        <w:rPr>
          <w:rFonts w:ascii="Times New Roman" w:hAnsi="Times New Roman" w:cs="Times New Roman"/>
          <w:i/>
          <w:iCs/>
          <w:noProof/>
          <w:szCs w:val="24"/>
        </w:rPr>
        <w:t>Journal of Arts and Education</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1</w:t>
      </w:r>
      <w:r w:rsidRPr="00175E8D">
        <w:rPr>
          <w:rFonts w:ascii="Times New Roman" w:hAnsi="Times New Roman" w:cs="Times New Roman"/>
          <w:noProof/>
          <w:szCs w:val="24"/>
        </w:rPr>
        <w:t>(1), 39–44. https://doi.org/10.33365/jae.v1i1.28</w:t>
      </w:r>
    </w:p>
    <w:p w14:paraId="61D0028E"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Masbur, M. (2023). Pengelolaan Media Pembelajaran Pendidikan Agama Islam. </w:t>
      </w:r>
      <w:r w:rsidRPr="00175E8D">
        <w:rPr>
          <w:rFonts w:ascii="Times New Roman" w:hAnsi="Times New Roman" w:cs="Times New Roman"/>
          <w:i/>
          <w:iCs/>
          <w:noProof/>
          <w:szCs w:val="24"/>
        </w:rPr>
        <w:t>Tarbiyatul Aulad</w:t>
      </w:r>
      <w:r w:rsidRPr="00175E8D">
        <w:rPr>
          <w:rFonts w:ascii="Times New Roman" w:hAnsi="Times New Roman" w:cs="Times New Roman"/>
          <w:noProof/>
          <w:szCs w:val="24"/>
        </w:rPr>
        <w:t>, 2239–2252. https://doi.org/10.30868/ei.v12i03.4660</w:t>
      </w:r>
    </w:p>
    <w:p w14:paraId="03FEDC07"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Melanda, D., Surahman, A., &amp; Yulianti, T. (2023). Pengembangan Media Pembelajaran IPA Kelas IV Berbasis Web (Studi Kasus : SDN 02 Sumberejo). </w:t>
      </w:r>
      <w:r w:rsidRPr="00175E8D">
        <w:rPr>
          <w:rFonts w:ascii="Times New Roman" w:hAnsi="Times New Roman" w:cs="Times New Roman"/>
          <w:i/>
          <w:iCs/>
          <w:noProof/>
          <w:szCs w:val="24"/>
        </w:rPr>
        <w:t>Jurnal Teknologi Dan Sistem Informasi</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4</w:t>
      </w:r>
      <w:r w:rsidRPr="00175E8D">
        <w:rPr>
          <w:rFonts w:ascii="Times New Roman" w:hAnsi="Times New Roman" w:cs="Times New Roman"/>
          <w:noProof/>
          <w:szCs w:val="24"/>
        </w:rPr>
        <w:t>(1), 28–33.</w:t>
      </w:r>
    </w:p>
    <w:p w14:paraId="634BB53C"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Muchtar, F. Y., Nasrah, N., &amp; Ilham S, M. (2021). Pengembangan Multimedia Interaktif Berbasis I-Spring Presenter untuk Meningkatkan Keterampilan Berpikir Kritis Siswa Sekolah Dasar. </w:t>
      </w:r>
      <w:r w:rsidRPr="00175E8D">
        <w:rPr>
          <w:rFonts w:ascii="Times New Roman" w:hAnsi="Times New Roman" w:cs="Times New Roman"/>
          <w:i/>
          <w:iCs/>
          <w:noProof/>
          <w:szCs w:val="24"/>
        </w:rPr>
        <w:t>Jurnal Basicedu</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5</w:t>
      </w:r>
      <w:r w:rsidRPr="00175E8D">
        <w:rPr>
          <w:rFonts w:ascii="Times New Roman" w:hAnsi="Times New Roman" w:cs="Times New Roman"/>
          <w:noProof/>
          <w:szCs w:val="24"/>
        </w:rPr>
        <w:t>(6), 5520–5529. https://doi.org/10.31004/basicedu.v5i6.1711</w:t>
      </w:r>
    </w:p>
    <w:p w14:paraId="6A749D94"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Rahayu, R., Iskandar, S., &amp; Abidin, Y. (2022). Inovasi Pembelajaran Abad 21 dan Penerapannya di Indonesia. </w:t>
      </w:r>
      <w:r w:rsidRPr="00175E8D">
        <w:rPr>
          <w:rFonts w:ascii="Times New Roman" w:hAnsi="Times New Roman" w:cs="Times New Roman"/>
          <w:i/>
          <w:iCs/>
          <w:noProof/>
          <w:szCs w:val="24"/>
        </w:rPr>
        <w:t>Jurnal Basicedu</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6</w:t>
      </w:r>
      <w:r w:rsidRPr="00175E8D">
        <w:rPr>
          <w:rFonts w:ascii="Times New Roman" w:hAnsi="Times New Roman" w:cs="Times New Roman"/>
          <w:noProof/>
          <w:szCs w:val="24"/>
        </w:rPr>
        <w:t>(2), 2099–2104. https://doi.org/10.31004/basicedu.v6i2.2082</w:t>
      </w:r>
    </w:p>
    <w:p w14:paraId="16CE2E5B"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Sugiyono. (2013). </w:t>
      </w:r>
      <w:r w:rsidRPr="00175E8D">
        <w:rPr>
          <w:rFonts w:ascii="Times New Roman" w:hAnsi="Times New Roman" w:cs="Times New Roman"/>
          <w:i/>
          <w:iCs/>
          <w:noProof/>
          <w:szCs w:val="24"/>
        </w:rPr>
        <w:t>Pengumpulan Data Dan Instrumen Penelitian</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1</w:t>
      </w:r>
      <w:r w:rsidRPr="00175E8D">
        <w:rPr>
          <w:rFonts w:ascii="Times New Roman" w:hAnsi="Times New Roman" w:cs="Times New Roman"/>
          <w:noProof/>
          <w:szCs w:val="24"/>
        </w:rPr>
        <w:t>, 1–9.</w:t>
      </w:r>
    </w:p>
    <w:p w14:paraId="7ED508A2"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Sumartini, N. W. E. (2021). Prosiding Webinar Nasional IAHN-TP Palangka Raya, No. 1 Tahun 2021 40. </w:t>
      </w:r>
      <w:r w:rsidRPr="00175E8D">
        <w:rPr>
          <w:rFonts w:ascii="Times New Roman" w:hAnsi="Times New Roman" w:cs="Times New Roman"/>
          <w:i/>
          <w:iCs/>
          <w:noProof/>
          <w:szCs w:val="24"/>
        </w:rPr>
        <w:t xml:space="preserve">Penyuluhan Hukum Di Era </w:t>
      </w:r>
      <w:r w:rsidRPr="00175E8D">
        <w:rPr>
          <w:rFonts w:ascii="Times New Roman" w:hAnsi="Times New Roman" w:cs="Times New Roman"/>
          <w:i/>
          <w:iCs/>
          <w:noProof/>
          <w:szCs w:val="24"/>
        </w:rPr>
        <w:lastRenderedPageBreak/>
        <w:t>Digital</w:t>
      </w:r>
      <w:r w:rsidRPr="00175E8D">
        <w:rPr>
          <w:rFonts w:ascii="Times New Roman" w:hAnsi="Times New Roman" w:cs="Times New Roman"/>
          <w:noProof/>
          <w:szCs w:val="24"/>
        </w:rPr>
        <w:t>, (1), 135.</w:t>
      </w:r>
    </w:p>
    <w:p w14:paraId="4DB93C2A"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Trisiana, A. (2020). Penguatan Pembelajaran Pendidikan Kewarganegaraan Melalui Digitalisasi Media Pembelajaran. </w:t>
      </w:r>
      <w:r w:rsidRPr="00175E8D">
        <w:rPr>
          <w:rFonts w:ascii="Times New Roman" w:hAnsi="Times New Roman" w:cs="Times New Roman"/>
          <w:i/>
          <w:iCs/>
          <w:noProof/>
          <w:szCs w:val="24"/>
        </w:rPr>
        <w:t>Jurnal Pendidikan Kewarganegaraan</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10</w:t>
      </w:r>
      <w:r w:rsidRPr="00175E8D">
        <w:rPr>
          <w:rFonts w:ascii="Times New Roman" w:hAnsi="Times New Roman" w:cs="Times New Roman"/>
          <w:noProof/>
          <w:szCs w:val="24"/>
        </w:rPr>
        <w:t>(2), 31. https://doi.org/10.20527/kewarganegaraan.v10i2.9304</w:t>
      </w:r>
    </w:p>
    <w:p w14:paraId="56460746"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szCs w:val="24"/>
        </w:rPr>
      </w:pPr>
      <w:r w:rsidRPr="00175E8D">
        <w:rPr>
          <w:rFonts w:ascii="Times New Roman" w:hAnsi="Times New Roman" w:cs="Times New Roman"/>
          <w:noProof/>
          <w:szCs w:val="24"/>
        </w:rPr>
        <w:t xml:space="preserve">Wijayan et all. (2021). Media Pembelajaran Digital Sebagai Sarana Belajar Mandiri Di Masa Pandemi Dalam Mata Pelajaran Sejarah. </w:t>
      </w:r>
      <w:r w:rsidRPr="00175E8D">
        <w:rPr>
          <w:rFonts w:ascii="Times New Roman" w:hAnsi="Times New Roman" w:cs="Times New Roman"/>
          <w:i/>
          <w:iCs/>
          <w:noProof/>
          <w:szCs w:val="24"/>
        </w:rPr>
        <w:t>SANDHYAKALA Jurnal Pendidikan Sejarah, Sosial Dan Budaya</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2</w:t>
      </w:r>
      <w:r w:rsidRPr="00175E8D">
        <w:rPr>
          <w:rFonts w:ascii="Times New Roman" w:hAnsi="Times New Roman" w:cs="Times New Roman"/>
          <w:noProof/>
          <w:szCs w:val="24"/>
        </w:rPr>
        <w:t>(2), 1–10. https://doi.org/10.31537/sandhyakala.v2i2.562</w:t>
      </w:r>
    </w:p>
    <w:p w14:paraId="5791F779" w14:textId="77777777" w:rsidR="00175E8D" w:rsidRPr="00175E8D" w:rsidRDefault="00175E8D" w:rsidP="00175E8D">
      <w:pPr>
        <w:widowControl w:val="0"/>
        <w:autoSpaceDE w:val="0"/>
        <w:autoSpaceDN w:val="0"/>
        <w:adjustRightInd w:val="0"/>
        <w:spacing w:line="240" w:lineRule="auto"/>
        <w:ind w:left="480" w:hanging="480"/>
        <w:rPr>
          <w:rFonts w:ascii="Times New Roman" w:hAnsi="Times New Roman" w:cs="Times New Roman"/>
          <w:noProof/>
        </w:rPr>
      </w:pPr>
      <w:r w:rsidRPr="00175E8D">
        <w:rPr>
          <w:rFonts w:ascii="Times New Roman" w:hAnsi="Times New Roman" w:cs="Times New Roman"/>
          <w:noProof/>
          <w:szCs w:val="24"/>
        </w:rPr>
        <w:t xml:space="preserve">Wulandari et all. (2021). Tantangan Digitalisasi Pendidikan bagi Orang Tua dan Anak Di Tengah Pandemi Covid-19 di Desa Bendanpete. </w:t>
      </w:r>
      <w:r w:rsidRPr="00175E8D">
        <w:rPr>
          <w:rFonts w:ascii="Times New Roman" w:hAnsi="Times New Roman" w:cs="Times New Roman"/>
          <w:i/>
          <w:iCs/>
          <w:noProof/>
          <w:szCs w:val="24"/>
        </w:rPr>
        <w:t>Edukatif : Jurnal Ilmu Pendidikan</w:t>
      </w:r>
      <w:r w:rsidRPr="00175E8D">
        <w:rPr>
          <w:rFonts w:ascii="Times New Roman" w:hAnsi="Times New Roman" w:cs="Times New Roman"/>
          <w:noProof/>
          <w:szCs w:val="24"/>
        </w:rPr>
        <w:t xml:space="preserve">, </w:t>
      </w:r>
      <w:r w:rsidRPr="00175E8D">
        <w:rPr>
          <w:rFonts w:ascii="Times New Roman" w:hAnsi="Times New Roman" w:cs="Times New Roman"/>
          <w:i/>
          <w:iCs/>
          <w:noProof/>
          <w:szCs w:val="24"/>
        </w:rPr>
        <w:t>3</w:t>
      </w:r>
      <w:r w:rsidRPr="00175E8D">
        <w:rPr>
          <w:rFonts w:ascii="Times New Roman" w:hAnsi="Times New Roman" w:cs="Times New Roman"/>
          <w:noProof/>
          <w:szCs w:val="24"/>
        </w:rPr>
        <w:t>(6), 3839–3851. https://doi.org/10.31004/edukatif.v3i6.1312</w:t>
      </w:r>
    </w:p>
    <w:p w14:paraId="7908820B" w14:textId="5DBE351B" w:rsidR="008B3436" w:rsidRPr="00876A34" w:rsidRDefault="00175E8D" w:rsidP="00FA6712">
      <w:pPr>
        <w:jc w:val="both"/>
        <w:rPr>
          <w:rFonts w:ascii="Times New Roman" w:hAnsi="Times New Roman" w:cs="Times New Roman"/>
        </w:rPr>
      </w:pPr>
      <w:r>
        <w:rPr>
          <w:rFonts w:ascii="Times New Roman" w:hAnsi="Times New Roman" w:cs="Times New Roman"/>
        </w:rPr>
        <w:fldChar w:fldCharType="end"/>
      </w:r>
    </w:p>
    <w:sectPr w:rsidR="008B3436" w:rsidRPr="00876A34" w:rsidSect="006E0CBB">
      <w:type w:val="continuous"/>
      <w:pgSz w:w="11906" w:h="16838"/>
      <w:pgMar w:top="1701" w:right="1701" w:bottom="1701" w:left="2268"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79241" w14:textId="77777777" w:rsidR="00FF2E2E" w:rsidRDefault="00FF2E2E" w:rsidP="003469F5">
      <w:pPr>
        <w:spacing w:after="0" w:line="240" w:lineRule="auto"/>
      </w:pPr>
      <w:r>
        <w:separator/>
      </w:r>
    </w:p>
  </w:endnote>
  <w:endnote w:type="continuationSeparator" w:id="0">
    <w:p w14:paraId="108F6510" w14:textId="77777777" w:rsidR="00FF2E2E" w:rsidRDefault="00FF2E2E" w:rsidP="00346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Yu Gothic UI Semilight">
    <w:panose1 w:val="020B04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3C452" w14:textId="37440B7B" w:rsidR="00937EE0" w:rsidRDefault="00937EE0">
    <w:pPr>
      <w:pStyle w:val="Footer"/>
      <w:jc w:val="right"/>
    </w:pPr>
  </w:p>
  <w:p w14:paraId="03BBE5FC" w14:textId="77777777" w:rsidR="00937EE0" w:rsidRDefault="00937E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7637D" w14:textId="77777777" w:rsidR="00FF2E2E" w:rsidRDefault="00FF2E2E" w:rsidP="003469F5">
      <w:pPr>
        <w:spacing w:after="0" w:line="240" w:lineRule="auto"/>
      </w:pPr>
      <w:r>
        <w:separator/>
      </w:r>
    </w:p>
  </w:footnote>
  <w:footnote w:type="continuationSeparator" w:id="0">
    <w:p w14:paraId="20B85ED9" w14:textId="77777777" w:rsidR="00FF2E2E" w:rsidRDefault="00FF2E2E" w:rsidP="003469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2D22D0" w14:textId="77777777" w:rsidR="00937EE0" w:rsidRDefault="00937EE0">
    <w:pPr>
      <w:pStyle w:val="Header"/>
    </w:pPr>
  </w:p>
  <w:p w14:paraId="279D5B22" w14:textId="77777777" w:rsidR="00937EE0" w:rsidRPr="00E95373" w:rsidRDefault="00937EE0">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B054AA"/>
    <w:multiLevelType w:val="hybridMultilevel"/>
    <w:tmpl w:val="36023E8E"/>
    <w:lvl w:ilvl="0" w:tplc="B31CEF7E">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128F1A94"/>
    <w:multiLevelType w:val="hybridMultilevel"/>
    <w:tmpl w:val="07BACCC4"/>
    <w:lvl w:ilvl="0" w:tplc="214015EA">
      <w:start w:val="1"/>
      <w:numFmt w:val="lowerLetter"/>
      <w:lvlText w:val="%1."/>
      <w:lvlJc w:val="left"/>
      <w:pPr>
        <w:ind w:left="1636" w:hanging="360"/>
      </w:pPr>
      <w:rPr>
        <w:rFonts w:hint="default"/>
        <w:b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nsid w:val="21127758"/>
    <w:multiLevelType w:val="multilevel"/>
    <w:tmpl w:val="8794BA14"/>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81B3AF3"/>
    <w:multiLevelType w:val="hybridMultilevel"/>
    <w:tmpl w:val="9D600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423705B"/>
    <w:multiLevelType w:val="multilevel"/>
    <w:tmpl w:val="270E97E4"/>
    <w:lvl w:ilvl="0">
      <w:start w:val="4"/>
      <w:numFmt w:val="decimal"/>
      <w:lvlText w:val="%1"/>
      <w:lvlJc w:val="left"/>
      <w:pPr>
        <w:ind w:left="360" w:hanging="360"/>
      </w:pPr>
      <w:rPr>
        <w:rFonts w:hint="default"/>
      </w:rPr>
    </w:lvl>
    <w:lvl w:ilvl="1">
      <w:start w:val="5"/>
      <w:numFmt w:val="decimal"/>
      <w:lvlText w:val="%1.%2"/>
      <w:lvlJc w:val="left"/>
      <w:pPr>
        <w:ind w:left="2138" w:hanging="36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054" w:hanging="72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9970" w:hanging="108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3886" w:hanging="1440"/>
      </w:pPr>
      <w:rPr>
        <w:rFonts w:hint="default"/>
      </w:rPr>
    </w:lvl>
    <w:lvl w:ilvl="8">
      <w:start w:val="1"/>
      <w:numFmt w:val="decimal"/>
      <w:lvlText w:val="%1.%2.%3.%4.%5.%6.%7.%8.%9"/>
      <w:lvlJc w:val="left"/>
      <w:pPr>
        <w:ind w:left="16024" w:hanging="1800"/>
      </w:pPr>
      <w:rPr>
        <w:rFonts w:hint="default"/>
      </w:rPr>
    </w:lvl>
  </w:abstractNum>
  <w:abstractNum w:abstractNumId="5">
    <w:nsid w:val="6D3736FE"/>
    <w:multiLevelType w:val="hybridMultilevel"/>
    <w:tmpl w:val="E252F5D6"/>
    <w:lvl w:ilvl="0" w:tplc="7884D20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0"/>
  </w:num>
  <w:num w:numId="2">
    <w:abstractNumId w:val="2"/>
  </w:num>
  <w:num w:numId="3">
    <w:abstractNumId w:val="1"/>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A34"/>
    <w:rsid w:val="00031592"/>
    <w:rsid w:val="000A1DC5"/>
    <w:rsid w:val="000B3983"/>
    <w:rsid w:val="000D7B8E"/>
    <w:rsid w:val="000F4CA7"/>
    <w:rsid w:val="0010128E"/>
    <w:rsid w:val="00123F64"/>
    <w:rsid w:val="00175E8D"/>
    <w:rsid w:val="001874B5"/>
    <w:rsid w:val="001916C5"/>
    <w:rsid w:val="001B28E4"/>
    <w:rsid w:val="001C2D15"/>
    <w:rsid w:val="001C2F3A"/>
    <w:rsid w:val="001E2035"/>
    <w:rsid w:val="002621BA"/>
    <w:rsid w:val="00262B9B"/>
    <w:rsid w:val="00274978"/>
    <w:rsid w:val="002A0D6D"/>
    <w:rsid w:val="002E3319"/>
    <w:rsid w:val="002F0C85"/>
    <w:rsid w:val="002F601B"/>
    <w:rsid w:val="00300887"/>
    <w:rsid w:val="0032007C"/>
    <w:rsid w:val="003469F5"/>
    <w:rsid w:val="00353929"/>
    <w:rsid w:val="0035686A"/>
    <w:rsid w:val="003610BD"/>
    <w:rsid w:val="003654D5"/>
    <w:rsid w:val="00376998"/>
    <w:rsid w:val="00397215"/>
    <w:rsid w:val="003B0CA4"/>
    <w:rsid w:val="003D546A"/>
    <w:rsid w:val="003E3BAD"/>
    <w:rsid w:val="003F4467"/>
    <w:rsid w:val="00402682"/>
    <w:rsid w:val="004A4235"/>
    <w:rsid w:val="004A5D00"/>
    <w:rsid w:val="004A6897"/>
    <w:rsid w:val="004B4C80"/>
    <w:rsid w:val="004D1A94"/>
    <w:rsid w:val="004F01A8"/>
    <w:rsid w:val="00500E45"/>
    <w:rsid w:val="005219FC"/>
    <w:rsid w:val="005273D3"/>
    <w:rsid w:val="00530AA3"/>
    <w:rsid w:val="00534CF0"/>
    <w:rsid w:val="005800C4"/>
    <w:rsid w:val="005E7EA7"/>
    <w:rsid w:val="00627FA8"/>
    <w:rsid w:val="00630A0A"/>
    <w:rsid w:val="00644ED7"/>
    <w:rsid w:val="00647C5C"/>
    <w:rsid w:val="00654D65"/>
    <w:rsid w:val="0065720D"/>
    <w:rsid w:val="0067679C"/>
    <w:rsid w:val="006A7BBE"/>
    <w:rsid w:val="006B07AB"/>
    <w:rsid w:val="006D6AF6"/>
    <w:rsid w:val="006E0CBB"/>
    <w:rsid w:val="006F7080"/>
    <w:rsid w:val="00755A5D"/>
    <w:rsid w:val="00783453"/>
    <w:rsid w:val="00785A0F"/>
    <w:rsid w:val="007A5E29"/>
    <w:rsid w:val="007B7DA4"/>
    <w:rsid w:val="007C4539"/>
    <w:rsid w:val="007C6806"/>
    <w:rsid w:val="00802D13"/>
    <w:rsid w:val="00805071"/>
    <w:rsid w:val="00853B0F"/>
    <w:rsid w:val="008671AB"/>
    <w:rsid w:val="00867252"/>
    <w:rsid w:val="00867450"/>
    <w:rsid w:val="00876A34"/>
    <w:rsid w:val="00882D0B"/>
    <w:rsid w:val="00895DCD"/>
    <w:rsid w:val="008A61F6"/>
    <w:rsid w:val="008B3436"/>
    <w:rsid w:val="008B5573"/>
    <w:rsid w:val="008D6D9F"/>
    <w:rsid w:val="008F4822"/>
    <w:rsid w:val="0091431C"/>
    <w:rsid w:val="009218E3"/>
    <w:rsid w:val="00923186"/>
    <w:rsid w:val="00937EE0"/>
    <w:rsid w:val="0095553B"/>
    <w:rsid w:val="00961136"/>
    <w:rsid w:val="00966C56"/>
    <w:rsid w:val="00992F41"/>
    <w:rsid w:val="00993410"/>
    <w:rsid w:val="009A4C99"/>
    <w:rsid w:val="009B0681"/>
    <w:rsid w:val="009C3959"/>
    <w:rsid w:val="009C59B2"/>
    <w:rsid w:val="009C6D1E"/>
    <w:rsid w:val="009D7818"/>
    <w:rsid w:val="009F022B"/>
    <w:rsid w:val="00A06332"/>
    <w:rsid w:val="00A221E7"/>
    <w:rsid w:val="00A33BA8"/>
    <w:rsid w:val="00A37234"/>
    <w:rsid w:val="00A520E3"/>
    <w:rsid w:val="00A57FD0"/>
    <w:rsid w:val="00A95E28"/>
    <w:rsid w:val="00AA3B29"/>
    <w:rsid w:val="00B0149D"/>
    <w:rsid w:val="00B1078E"/>
    <w:rsid w:val="00B634B3"/>
    <w:rsid w:val="00B6356E"/>
    <w:rsid w:val="00B67CF0"/>
    <w:rsid w:val="00B8179F"/>
    <w:rsid w:val="00BA3BF8"/>
    <w:rsid w:val="00BB112C"/>
    <w:rsid w:val="00BD01C2"/>
    <w:rsid w:val="00C10D9B"/>
    <w:rsid w:val="00C179AB"/>
    <w:rsid w:val="00C17B1D"/>
    <w:rsid w:val="00C53038"/>
    <w:rsid w:val="00C554DF"/>
    <w:rsid w:val="00C579C2"/>
    <w:rsid w:val="00C60B35"/>
    <w:rsid w:val="00C64253"/>
    <w:rsid w:val="00C75852"/>
    <w:rsid w:val="00CB16A6"/>
    <w:rsid w:val="00CD719C"/>
    <w:rsid w:val="00CE220E"/>
    <w:rsid w:val="00CE6F92"/>
    <w:rsid w:val="00CF349A"/>
    <w:rsid w:val="00D13198"/>
    <w:rsid w:val="00D1554B"/>
    <w:rsid w:val="00D17C6E"/>
    <w:rsid w:val="00D32EA5"/>
    <w:rsid w:val="00D71FE9"/>
    <w:rsid w:val="00D85377"/>
    <w:rsid w:val="00DB1BAE"/>
    <w:rsid w:val="00DC4B40"/>
    <w:rsid w:val="00DE493D"/>
    <w:rsid w:val="00E160DA"/>
    <w:rsid w:val="00E67402"/>
    <w:rsid w:val="00E85AF6"/>
    <w:rsid w:val="00E95373"/>
    <w:rsid w:val="00EE360B"/>
    <w:rsid w:val="00EE4F93"/>
    <w:rsid w:val="00F257D8"/>
    <w:rsid w:val="00F5174C"/>
    <w:rsid w:val="00F5658D"/>
    <w:rsid w:val="00F717FB"/>
    <w:rsid w:val="00FA35C6"/>
    <w:rsid w:val="00FA6712"/>
    <w:rsid w:val="00FD49F3"/>
    <w:rsid w:val="00FD70BD"/>
    <w:rsid w:val="00FE14B0"/>
    <w:rsid w:val="00FF2DA3"/>
    <w:rsid w:val="00FF2E2E"/>
    <w:rsid w:val="00FF328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1AEC2"/>
  <w15:docId w15:val="{D41A5BAC-E2D4-46FD-B207-483A3A78D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356E"/>
    <w:rPr>
      <w:color w:val="0000FF" w:themeColor="hyperlink"/>
      <w:u w:val="single"/>
    </w:rPr>
  </w:style>
  <w:style w:type="paragraph" w:styleId="BalloonText">
    <w:name w:val="Balloon Text"/>
    <w:basedOn w:val="Normal"/>
    <w:link w:val="BalloonTextChar"/>
    <w:uiPriority w:val="99"/>
    <w:semiHidden/>
    <w:unhideWhenUsed/>
    <w:rsid w:val="003972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215"/>
    <w:rPr>
      <w:rFonts w:ascii="Tahoma" w:hAnsi="Tahoma" w:cs="Tahoma"/>
      <w:sz w:val="16"/>
      <w:szCs w:val="16"/>
    </w:rPr>
  </w:style>
  <w:style w:type="table" w:customStyle="1" w:styleId="TableGrid5">
    <w:name w:val="Table Grid5"/>
    <w:basedOn w:val="TableNormal"/>
    <w:next w:val="TableGrid"/>
    <w:uiPriority w:val="59"/>
    <w:rsid w:val="001C2F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1C2F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17B1D"/>
    <w:pPr>
      <w:ind w:left="720"/>
      <w:contextualSpacing/>
    </w:pPr>
  </w:style>
  <w:style w:type="paragraph" w:styleId="Header">
    <w:name w:val="header"/>
    <w:basedOn w:val="Normal"/>
    <w:link w:val="HeaderChar"/>
    <w:uiPriority w:val="99"/>
    <w:unhideWhenUsed/>
    <w:rsid w:val="003469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9F5"/>
  </w:style>
  <w:style w:type="paragraph" w:styleId="Footer">
    <w:name w:val="footer"/>
    <w:basedOn w:val="Normal"/>
    <w:link w:val="FooterChar"/>
    <w:uiPriority w:val="99"/>
    <w:unhideWhenUsed/>
    <w:rsid w:val="003469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69F5"/>
  </w:style>
  <w:style w:type="paragraph" w:styleId="Bibliography">
    <w:name w:val="Bibliography"/>
    <w:basedOn w:val="Normal"/>
    <w:next w:val="Normal"/>
    <w:uiPriority w:val="37"/>
    <w:unhideWhenUsed/>
    <w:rsid w:val="00FA6712"/>
  </w:style>
  <w:style w:type="paragraph" w:styleId="HTMLPreformatted">
    <w:name w:val="HTML Preformatted"/>
    <w:basedOn w:val="Normal"/>
    <w:link w:val="HTMLPreformattedChar"/>
    <w:uiPriority w:val="99"/>
    <w:semiHidden/>
    <w:unhideWhenUsed/>
    <w:rsid w:val="002E331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3319"/>
    <w:rPr>
      <w:rFonts w:ascii="Consolas" w:hAnsi="Consolas"/>
      <w:sz w:val="20"/>
      <w:szCs w:val="20"/>
    </w:rPr>
  </w:style>
  <w:style w:type="character" w:styleId="CommentReference">
    <w:name w:val="annotation reference"/>
    <w:basedOn w:val="DefaultParagraphFont"/>
    <w:uiPriority w:val="99"/>
    <w:semiHidden/>
    <w:unhideWhenUsed/>
    <w:rsid w:val="00EE360B"/>
    <w:rPr>
      <w:sz w:val="16"/>
      <w:szCs w:val="16"/>
    </w:rPr>
  </w:style>
  <w:style w:type="paragraph" w:styleId="CommentText">
    <w:name w:val="annotation text"/>
    <w:basedOn w:val="Normal"/>
    <w:link w:val="CommentTextChar"/>
    <w:uiPriority w:val="99"/>
    <w:unhideWhenUsed/>
    <w:rsid w:val="00EE360B"/>
    <w:pPr>
      <w:spacing w:line="240" w:lineRule="auto"/>
    </w:pPr>
    <w:rPr>
      <w:sz w:val="20"/>
      <w:szCs w:val="20"/>
    </w:rPr>
  </w:style>
  <w:style w:type="character" w:customStyle="1" w:styleId="CommentTextChar">
    <w:name w:val="Comment Text Char"/>
    <w:basedOn w:val="DefaultParagraphFont"/>
    <w:link w:val="CommentText"/>
    <w:uiPriority w:val="99"/>
    <w:rsid w:val="00EE360B"/>
    <w:rPr>
      <w:sz w:val="20"/>
      <w:szCs w:val="20"/>
    </w:rPr>
  </w:style>
  <w:style w:type="paragraph" w:styleId="CommentSubject">
    <w:name w:val="annotation subject"/>
    <w:basedOn w:val="CommentText"/>
    <w:next w:val="CommentText"/>
    <w:link w:val="CommentSubjectChar"/>
    <w:uiPriority w:val="99"/>
    <w:semiHidden/>
    <w:unhideWhenUsed/>
    <w:rsid w:val="00EE360B"/>
    <w:rPr>
      <w:b/>
      <w:bCs/>
    </w:rPr>
  </w:style>
  <w:style w:type="character" w:customStyle="1" w:styleId="CommentSubjectChar">
    <w:name w:val="Comment Subject Char"/>
    <w:basedOn w:val="CommentTextChar"/>
    <w:link w:val="CommentSubject"/>
    <w:uiPriority w:val="99"/>
    <w:semiHidden/>
    <w:rsid w:val="00EE360B"/>
    <w:rPr>
      <w:b/>
      <w:bCs/>
      <w:sz w:val="20"/>
      <w:szCs w:val="20"/>
    </w:rPr>
  </w:style>
  <w:style w:type="paragraph" w:styleId="NormalWeb">
    <w:name w:val="Normal (Web)"/>
    <w:basedOn w:val="Normal"/>
    <w:uiPriority w:val="99"/>
    <w:unhideWhenUsed/>
    <w:rsid w:val="00D32EA5"/>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odyText">
    <w:name w:val="Body Text"/>
    <w:basedOn w:val="Normal"/>
    <w:link w:val="BodyTextChar"/>
    <w:uiPriority w:val="99"/>
    <w:semiHidden/>
    <w:unhideWhenUsed/>
    <w:rsid w:val="00867252"/>
    <w:pPr>
      <w:spacing w:after="120"/>
    </w:pPr>
  </w:style>
  <w:style w:type="character" w:customStyle="1" w:styleId="BodyTextChar">
    <w:name w:val="Body Text Char"/>
    <w:basedOn w:val="DefaultParagraphFont"/>
    <w:link w:val="BodyText"/>
    <w:uiPriority w:val="99"/>
    <w:semiHidden/>
    <w:rsid w:val="00867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597212">
      <w:bodyDiv w:val="1"/>
      <w:marLeft w:val="0"/>
      <w:marRight w:val="0"/>
      <w:marTop w:val="0"/>
      <w:marBottom w:val="0"/>
      <w:divBdr>
        <w:top w:val="none" w:sz="0" w:space="0" w:color="auto"/>
        <w:left w:val="none" w:sz="0" w:space="0" w:color="auto"/>
        <w:bottom w:val="none" w:sz="0" w:space="0" w:color="auto"/>
        <w:right w:val="none" w:sz="0" w:space="0" w:color="auto"/>
      </w:divBdr>
    </w:div>
    <w:div w:id="375812515">
      <w:bodyDiv w:val="1"/>
      <w:marLeft w:val="0"/>
      <w:marRight w:val="0"/>
      <w:marTop w:val="0"/>
      <w:marBottom w:val="0"/>
      <w:divBdr>
        <w:top w:val="none" w:sz="0" w:space="0" w:color="auto"/>
        <w:left w:val="none" w:sz="0" w:space="0" w:color="auto"/>
        <w:bottom w:val="none" w:sz="0" w:space="0" w:color="auto"/>
        <w:right w:val="none" w:sz="0" w:space="0" w:color="auto"/>
      </w:divBdr>
    </w:div>
    <w:div w:id="487940739">
      <w:bodyDiv w:val="1"/>
      <w:marLeft w:val="0"/>
      <w:marRight w:val="0"/>
      <w:marTop w:val="0"/>
      <w:marBottom w:val="0"/>
      <w:divBdr>
        <w:top w:val="none" w:sz="0" w:space="0" w:color="auto"/>
        <w:left w:val="none" w:sz="0" w:space="0" w:color="auto"/>
        <w:bottom w:val="none" w:sz="0" w:space="0" w:color="auto"/>
        <w:right w:val="none" w:sz="0" w:space="0" w:color="auto"/>
      </w:divBdr>
    </w:div>
    <w:div w:id="617218519">
      <w:bodyDiv w:val="1"/>
      <w:marLeft w:val="0"/>
      <w:marRight w:val="0"/>
      <w:marTop w:val="0"/>
      <w:marBottom w:val="0"/>
      <w:divBdr>
        <w:top w:val="none" w:sz="0" w:space="0" w:color="auto"/>
        <w:left w:val="none" w:sz="0" w:space="0" w:color="auto"/>
        <w:bottom w:val="none" w:sz="0" w:space="0" w:color="auto"/>
        <w:right w:val="none" w:sz="0" w:space="0" w:color="auto"/>
      </w:divBdr>
    </w:div>
    <w:div w:id="666984728">
      <w:bodyDiv w:val="1"/>
      <w:marLeft w:val="0"/>
      <w:marRight w:val="0"/>
      <w:marTop w:val="0"/>
      <w:marBottom w:val="0"/>
      <w:divBdr>
        <w:top w:val="none" w:sz="0" w:space="0" w:color="auto"/>
        <w:left w:val="none" w:sz="0" w:space="0" w:color="auto"/>
        <w:bottom w:val="none" w:sz="0" w:space="0" w:color="auto"/>
        <w:right w:val="none" w:sz="0" w:space="0" w:color="auto"/>
      </w:divBdr>
    </w:div>
    <w:div w:id="1223827296">
      <w:bodyDiv w:val="1"/>
      <w:marLeft w:val="0"/>
      <w:marRight w:val="0"/>
      <w:marTop w:val="0"/>
      <w:marBottom w:val="0"/>
      <w:divBdr>
        <w:top w:val="none" w:sz="0" w:space="0" w:color="auto"/>
        <w:left w:val="none" w:sz="0" w:space="0" w:color="auto"/>
        <w:bottom w:val="none" w:sz="0" w:space="0" w:color="auto"/>
        <w:right w:val="none" w:sz="0" w:space="0" w:color="auto"/>
      </w:divBdr>
    </w:div>
    <w:div w:id="1295066205">
      <w:bodyDiv w:val="1"/>
      <w:marLeft w:val="0"/>
      <w:marRight w:val="0"/>
      <w:marTop w:val="0"/>
      <w:marBottom w:val="0"/>
      <w:divBdr>
        <w:top w:val="none" w:sz="0" w:space="0" w:color="auto"/>
        <w:left w:val="none" w:sz="0" w:space="0" w:color="auto"/>
        <w:bottom w:val="none" w:sz="0" w:space="0" w:color="auto"/>
        <w:right w:val="none" w:sz="0" w:space="0" w:color="auto"/>
      </w:divBdr>
    </w:div>
    <w:div w:id="1985887044">
      <w:bodyDiv w:val="1"/>
      <w:marLeft w:val="0"/>
      <w:marRight w:val="0"/>
      <w:marTop w:val="0"/>
      <w:marBottom w:val="0"/>
      <w:divBdr>
        <w:top w:val="none" w:sz="0" w:space="0" w:color="auto"/>
        <w:left w:val="none" w:sz="0" w:space="0" w:color="auto"/>
        <w:bottom w:val="none" w:sz="0" w:space="0" w:color="auto"/>
        <w:right w:val="none" w:sz="0" w:space="0" w:color="auto"/>
      </w:divBdr>
    </w:div>
    <w:div w:id="2083990192">
      <w:bodyDiv w:val="1"/>
      <w:marLeft w:val="0"/>
      <w:marRight w:val="0"/>
      <w:marTop w:val="0"/>
      <w:marBottom w:val="0"/>
      <w:divBdr>
        <w:top w:val="none" w:sz="0" w:space="0" w:color="auto"/>
        <w:left w:val="none" w:sz="0" w:space="0" w:color="auto"/>
        <w:bottom w:val="none" w:sz="0" w:space="0" w:color="auto"/>
        <w:right w:val="none" w:sz="0" w:space="0" w:color="auto"/>
      </w:divBdr>
    </w:div>
    <w:div w:id="212908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d20.peniputri@mhs.ubpkarawang.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Book</b:SourceType>
    <b:Guid>{5689FEA2-52EE-4785-A308-1C1A0BCAC2F4}</b:Guid>
    <b:Author>
      <b:Author>
        <b:NameList>
          <b:Person>
            <b:Last>Danim</b:Last>
            <b:First>Sudarwan</b:First>
          </b:Person>
        </b:NameList>
      </b:Author>
    </b:Author>
    <b:Title>Pengantar Kependidikan</b:Title>
    <b:Year>2017</b:Year>
    <b:City>BANDUNG</b:City>
    <b:Publisher>ALFABETA</b:Publisher>
    <b:LCID>en-US</b:LCID>
    <b:RefOrder>1</b:RefOrder>
  </b:Source>
  <b:Source>
    <b:Tag>Sad18</b:Tag>
    <b:SourceType>Book</b:SourceType>
    <b:Guid>{15C134D4-3A9B-49F6-AFFC-9DAB83CCD873}</b:Guid>
    <b:Author>
      <b:Author>
        <b:Corporate>Saduloh, Muharram, Robani</b:Corporate>
      </b:Author>
    </b:Author>
    <b:Title>Pedagogik (Ilmu Mendidik)</b:Title>
    <b:Year>2018</b:Year>
    <b:City>bandung</b:City>
    <b:Publisher>alfabeta</b:Publisher>
    <b:LCID>en-US</b:LCID>
    <b:NumberVolumes>4</b:NumberVolumes>
    <b:RefOrder>2</b:RefOrder>
  </b:Source>
  <b:Source>
    <b:Tag>Han17</b:Tag>
    <b:SourceType>JournalArticle</b:SourceType>
    <b:Guid>{481EB4B5-7259-488E-B332-D7CAC4F6C66F}</b:Guid>
    <b:Author>
      <b:Author>
        <b:NameList>
          <b:Person>
            <b:Last>Hanafi</b:Last>
          </b:Person>
        </b:NameList>
      </b:Author>
    </b:Author>
    <b:Title>Konsep Penelitian R&amp;D Dalam Bidang Pendidikan</b:Title>
    <b:Year>2017</b:Year>
    <b:JournalName>Jurnal Kajian Keislaman</b:JournalName>
    <b:Pages>4 (2)</b:Pages>
    <b:LCID>en-US</b:LCID>
    <b:RefOrder>7</b:RefOrder>
  </b:Source>
  <b:Source>
    <b:Tag>Placeholder3</b:Tag>
    <b:SourceType>Book</b:SourceType>
    <b:Guid>{762A280B-2EEA-49B0-8D29-A402B050F5B7}</b:Guid>
    <b:Title>Metode Penelitian Kuantitatif, Kualitatif dan R&amp;D</b:Title>
    <b:Year>2021</b:Year>
    <b:City>Bandung</b:City>
    <b:Publisher>Alfabeta</b:Publisher>
    <b:LCID>en-US</b:LCID>
    <b:Author>
      <b:Author>
        <b:NameList>
          <b:Person>
            <b:Last>Sugiyono</b:Last>
          </b:Person>
        </b:NameList>
      </b:Author>
    </b:Author>
    <b:RefOrder>8</b:RefOrder>
  </b:Source>
  <b:Source>
    <b:Tag>Por17</b:Tag>
    <b:SourceType>JournalArticle</b:SourceType>
    <b:Guid>{A55A3547-B656-4F04-9EE9-5F19106C3751}</b:Guid>
    <b:Title>Analisis Pemanfaatan Media Pembelajaran IPA SD</b:Title>
    <b:Year>2017</b:Year>
    <b:Author>
      <b:Author>
        <b:Corporate>Portanata, Lisa, Awang</b:Corporate>
      </b:Author>
    </b:Author>
    <b:JournalName>Jurnal Pendidikan Dasar Perkhasa</b:JournalName>
    <b:Month>April</b:Month>
    <b:Volume>3</b:Volume>
    <b:StandardNumber>1</b:StandardNumber>
    <b:LCID>en-US</b:LCID>
    <b:RefOrder>3</b:RefOrder>
  </b:Source>
  <b:Source>
    <b:Tag>Kel21</b:Tag>
    <b:SourceType>Book</b:SourceType>
    <b:Guid>{7FFDD3C4-E5C5-4A42-9315-2B2B4F5A1E43}</b:Guid>
    <b:Author>
      <b:Author>
        <b:Corporate>Kelana, Wardani</b:Corporate>
      </b:Author>
    </b:Author>
    <b:Title>Model Pembelajaran IPA</b:Title>
    <b:Year>2021</b:Year>
    <b:City>Cirebon</b:City>
    <b:Publisher>Dustrimedia Indonesia</b:Publisher>
    <b:RefOrder>4</b:RefOrder>
  </b:Source>
  <b:Source>
    <b:Tag>Tri16</b:Tag>
    <b:SourceType>Book</b:SourceType>
    <b:Guid>{238F4A56-E1F8-4856-B636-FE0FF4EC4CDF}</b:Guid>
    <b:Title>Mendesain Model Pembelajaran Inovatif Progresif</b:Title>
    <b:Year>2016</b:Year>
    <b:Author>
      <b:Author>
        <b:NameList>
          <b:Person>
            <b:Last>Trianto</b:Last>
          </b:Person>
        </b:NameList>
      </b:Author>
    </b:Author>
    <b:City>Jakarta</b:City>
    <b:Publisher>Kencana Prenada Media</b:Publisher>
    <b:LCID>en-US</b:LCID>
    <b:RefOrder>5</b:RefOrder>
  </b:Source>
  <b:Source>
    <b:Tag>Har18</b:Tag>
    <b:SourceType>JournalArticle</b:SourceType>
    <b:Guid>{32A05427-B780-4DD8-B1D9-BBBD901D3CF8}</b:Guid>
    <b:Author>
      <b:Author>
        <b:NameList>
          <b:Person>
            <b:Last>Hariandi</b:Last>
            <b:First>Ahmad.</b:First>
            <b:Middle>Cahyani, Ayu</b:Middle>
          </b:Person>
        </b:NameList>
      </b:Author>
    </b:Author>
    <b:Title>Meningkatkan Keefektivan Belajar Siswa Menggunakan Pendekatan Inkuiri Di Sekolah Dasar</b:Title>
    <b:JournalName>urnal Gentala Pendidikan Dasar</b:JournalName>
    <b:Year>2018</b:Year>
    <b:Pages>354</b:Pages>
    <b:Volume>3</b:Volume>
    <b:StandardNumber>4</b:StandardNumber>
    <b:LCID>en-US</b:LCID>
    <b:RefOrder>6</b:RefOrder>
  </b:Source>
  <b:Source>
    <b:Tag>Ast14</b:Tag>
    <b:SourceType>JournalArticle</b:SourceType>
    <b:Guid>{73B42354-2CFC-4242-92AA-F114F9EA8F33}</b:Guid>
    <b:Author>
      <b:Author>
        <b:Corporate>Astuti,  Setiawan</b:Corporate>
      </b:Author>
    </b:Author>
    <b:Title>Pengembangan Lembar Kerja Siswa (LKS) Berbasis Pendekatan Inkuiri Terbimbing Dalam Pembelajaran Kooperatif Pada Materi Kalor</b:Title>
    <b:JournalName>Jurnal Pendidikan IPA Indonesia</b:JournalName>
    <b:Year>2014</b:Year>
    <b:Pages>91</b:Pages>
    <b:Volume>2</b:Volume>
    <b:StandardNumber>1</b:StandardNumber>
    <b:LCID>en-US</b:LCID>
    <b:RefOrder>9</b:RefOrder>
  </b:Source>
  <b:Source>
    <b:Tag>Placeholder2</b:Tag>
    <b:SourceType>JournalArticle</b:SourceType>
    <b:Guid>{2D602C88-DF78-4876-A319-44A29957AFB0}</b:Guid>
    <b:Author>
      <b:Author>
        <b:Corporate>Fitriah,  Ismoko</b:Corporate>
      </b:Author>
    </b:Author>
    <b:Title>LKPD Berorientasi Pendekatam Contextual Taching and Larning Untuk Melatih Keterampilan Berpikir Kritis Pada Materi Kelarutan Dan Hasil Kali Kelarutan</b:Title>
    <b:JournalName>Journal Unesa OfChemical Education</b:JournalName>
    <b:Year>2017</b:Year>
    <b:Pages>6 (2)</b:Pages>
    <b:LCID>en-US</b:LCID>
    <b:Volume>6</b:Volume>
    <b:StandardNumber>2</b:StandardNumber>
    <b:RefOrder>10</b:RefOrder>
  </b:Source>
  <b:Source>
    <b:Tag>Rah18</b:Tag>
    <b:SourceType>JournalArticle</b:SourceType>
    <b:Guid>{FE23DBA6-2122-4679-A468-64E64DFBA94B}</b:Guid>
    <b:Author>
      <b:Author>
        <b:NameList>
          <b:Person>
            <b:Last>Rahayu</b:Last>
            <b:First>Dewi</b:First>
          </b:Person>
        </b:NameList>
      </b:Author>
    </b:Author>
    <b:Title>Pengembangan LKPD Berbasis Swish Max Materi Peristiwa Mengisi Kemerdekaan Dengan Penguatan Karakter Tanggung Jawab di Kelas V</b:Title>
    <b:JournalName>Wahana Sekolah Dasar</b:JournalName>
    <b:Year>2018</b:Year>
    <b:Pages>28 (2)</b:Pages>
    <b:LCID>en-US</b:LCID>
    <b:RefOrder>11</b:RefOrder>
  </b:Source>
  <b:Source>
    <b:Tag>Placeholder4</b:Tag>
    <b:SourceType>JournalArticle</b:SourceType>
    <b:Guid>{F129F903-A8BA-4C50-ABEF-F83EAA805ED7}</b:Guid>
    <b:Author>
      <b:Author>
        <b:NameList>
          <b:Person>
            <b:Last>Ashari</b:Last>
            <b:First>Dona.</b:First>
            <b:Middle>Bintartik, Lilik. Mudiono, Alif</b:Middle>
          </b:Person>
        </b:NameList>
      </b:Author>
    </b:Author>
    <b:Title>Pengembangan LKPD Berbasis Guide Inquiry Materi Perpindahan Kalor Di Sekolah Dasar</b:Title>
    <b:JournalName>Wahana Sekolah Dasar</b:JournalName>
    <b:Year>2019</b:Year>
    <b:Pages>27 (2)</b:Pages>
    <b:LCID>en-US</b:LCID>
    <b:Volume>27</b:Volume>
    <b:StandardNumber>2</b:StandardNumber>
    <b:RefOrder>12</b:RefOrder>
  </b:Source>
  <b:Source>
    <b:Tag>Placeholder5</b:Tag>
    <b:SourceType>JournalArticle</b:SourceType>
    <b:Guid>{D63E9A0C-B502-4338-AC67-D8D0E7226C23}</b:Guid>
    <b:LCID>en-US</b:LCID>
    <b:Author>
      <b:Author>
        <b:NameList>
          <b:Person>
            <b:Last>Rahman</b:Last>
            <b:First>Imam,</b:First>
            <b:Middle>Nur</b:Middle>
          </b:Person>
        </b:NameList>
      </b:Author>
    </b:Author>
    <b:Title>Pengembangan LKPD Berbasis Pembelajaran Kontekstual Untuk Meningkatkan Hasil Belajar</b:Title>
    <b:JournalName>Jurnal Teknologi Pendidikan dan Pembelajaran</b:JournalName>
    <b:Year>2020</b:Year>
    <b:Pages>(1)</b:Pages>
    <b:RefOrder>13</b:RefOrder>
  </b:Source>
  <b:Source>
    <b:Tag>Placeholder6</b:Tag>
    <b:SourceType>JournalArticle</b:SourceType>
    <b:Guid>{B299D130-C037-4D26-8D49-68C2D7210910}</b:Guid>
    <b:Author>
      <b:Author>
        <b:Corporate>Rahmatilah, Halim, Hasan</b:Corporate>
      </b:Author>
    </b:Author>
    <b:Title>Pengmbangan Lembar Kerja Peserta Didik  Berbasis Keterampilan Sains Terhadap Aktivitas Pada Matri Koloid</b:Title>
    <b:JournalName>Jurnal IPA Dan Pembelajaran IPA (JIPI)</b:JournalName>
    <b:Year>2017</b:Year>
    <b:Pages>1 (2)</b:Pages>
    <b:LCID>en-US</b:LCID>
    <b:RefOrder>14</b:RefOrder>
  </b:Source>
  <b:Source>
    <b:Tag>Placeholder7</b:Tag>
    <b:SourceType>JournalArticle</b:SourceType>
    <b:Guid>{902AE53F-339B-44CA-8FDD-72C13C8F18C2}</b:Guid>
    <b:Author>
      <b:Author>
        <b:Corporate>Rosidah, Sulistyawati</b:Corporate>
      </b:Author>
    </b:Author>
    <b:Title>Lembar Kerja Peserta Didik (LKPD) Pembelajaran Tematik Berbasis TIK: Bagi Guru SD Hang Tuah X Sedati</b:Title>
    <b:JournalName>Jurnal Pengabdian Kepada Masyarakat</b:JournalName>
    <b:Year>2021</b:Year>
    <b:Pages>2 (3)</b:Pages>
    <b:LCID>en-US</b:LCID>
    <b:RefOrder>15</b:RefOrder>
  </b:Source>
  <b:Source>
    <b:Tag>Dwi21</b:Tag>
    <b:SourceType>JournalArticle</b:SourceType>
    <b:Guid>{9EC733A7-999A-43B5-8AA2-C9E4745B85B3}</b:Guid>
    <b:Author>
      <b:Author>
        <b:Corporate>Dwisari, Lubis, Noviati</b:Corporate>
      </b:Author>
    </b:Author>
    <b:Title>Pengembangan LKPD Pada Materi Bangun Ruang Berbasis Inkuiri Terbimbing Pada KelasVI SD Negeri Bangun Sari</b:Title>
    <b:JournalName>Jurnal Sekolah Dasar PGSD FIP Unimed</b:JournalName>
    <b:Year>2021</b:Year>
    <b:Pages>6 (1)</b:Pages>
    <b:LCID>en-US</b:LCID>
    <b:RefOrder>16</b:RefOrder>
  </b:Source>
  <b:Source>
    <b:Tag>Nga3</b:Tag>
    <b:SourceType>JournalArticle</b:SourceType>
    <b:Guid>{2326E481-ED6E-413D-A769-243608F9A536}</b:Guid>
    <b:Author>
      <b:Author>
        <b:Corporate>Ngalemisa, Agung, Parmiti</b:Corporate>
      </b:Author>
    </b:Author>
    <b:Title>Pengembangan Lembar Kerja siswa (LKS) Bermuatan Karakter Untuk Meningkatkan Hasil Belajar</b:Title>
    <b:JournalName>Journal Of Education Technology</b:JournalName>
    <b:Year>2019</b:Year>
    <b:Pages>3 (3)</b:Pages>
    <b:LCID>en-US</b:LCID>
    <b:Volume>3</b:Volume>
    <b:StandardNumber>3</b:StandardNumber>
    <b:RefOrder>17</b:RefOrder>
  </b:Source>
  <b:Source>
    <b:Tag>Placeholder8</b:Tag>
    <b:SourceType>JournalArticle</b:SourceType>
    <b:Guid>{C5BA0E63-756E-4194-AF40-3E9849184701}</b:Guid>
    <b:Author>
      <b:Author>
        <b:Corporate>Amali, Kurniawati, Yenni</b:Corporate>
      </b:Author>
    </b:Author>
    <b:Title>Pengembangan Lembar Kerja Peserta didik Berbasis Sains Teknologi Pada Mata Pelajaran IPA DI Sekolah Dasar</b:Title>
    <b:JournalName>Journal of Natural Scinc and Intgration</b:JournalName>
    <b:Year>2019</b:Year>
    <b:Pages>2 (2)</b:Pages>
    <b:LCID>en-US</b:LCID>
    <b:Volume>2</b:Volume>
    <b:StandardNumber>2</b:StandardNumber>
    <b:RefOrder>18</b:RefOrder>
  </b:Source>
  <b:Source>
    <b:Tag>Jem14</b:Tag>
    <b:SourceType>JournalArticle</b:SourceType>
    <b:Guid>{FB918DEE-92C6-40B7-A556-06E97AB902D7}</b:Guid>
    <b:Author>
      <b:Author>
        <b:Corporate>Andrian, Matutina</b:Corporate>
      </b:Author>
    </b:Author>
    <b:Title>Pengembangan Lembar Kerja Peserta Didik Mata Pelajaran Matematika Materi Bentuk Aljabar Dengan Pendekatan Kontekstual Untuk Peserta Didik SMP  Kelas VII</b:Title>
    <b:Year>2014</b:Year>
    <b:JournalName>Universitas Negeri Yogyakarta</b:JournalName>
    <b:LCID>en-US</b:LCID>
    <b:RefOrder>19</b:RefOrder>
  </b:Source>
  <b:Source>
    <b:Tag>Placeholder9</b:Tag>
    <b:SourceType>JournalArticle</b:SourceType>
    <b:Guid>{C7DA6A57-6205-4823-B4D2-D03E0AE76600}</b:Guid>
    <b:Author>
      <b:Author>
        <b:NameList>
          <b:Person>
            <b:Last>Sulistiyono</b:Last>
          </b:Person>
        </b:NameList>
      </b:Author>
    </b:Author>
    <b:Title>Efektivitas Mode lPembelajaran Inkuiri Terbimbing Terhadap Keterampilan Proses Sains Dan Pemahaman Konsep Fisika Siswa MA Riyadhus Solihin</b:Title>
    <b:JournalName>Jurnal Pendidikan Fisika Undiksha</b:JournalName>
    <b:Year>2020</b:Year>
    <b:LCID>en-US</b:LCID>
    <b:Volume>10</b:Volume>
    <b:StandardNumber>2</b:StandardNumber>
    <b:RefOrder>20</b:RefOrder>
  </b:Source>
  <b:Source>
    <b:Tag>Placeholder10</b:Tag>
    <b:SourceType>JournalArticle</b:SourceType>
    <b:Guid>{24242332-A5BF-4B47-9090-F76425157909}</b:Guid>
    <b:Title>Pengembangan Bahan Ajar Konsep Diferensial Berbasis Konflik Kognitif</b:Title>
    <b:Year>2018</b:Year>
    <b:Author>
      <b:Author>
        <b:Corporate>Setiawan, Sari</b:Corporate>
      </b:Author>
    </b:Author>
    <b:JournalName>Jurnal Elemen</b:JournalName>
    <b:Pages>4 (2)</b:Pages>
    <b:LCID>en-US</b:LCID>
    <b:RefOrder>21</b:RefOrder>
  </b:Source>
  <b:Source>
    <b:Tag>Lah14</b:Tag>
    <b:SourceType>JournalArticle</b:SourceType>
    <b:Guid>{8987430D-097B-4EB2-BCC6-083F22C3B15C}</b:Guid>
    <b:Author>
      <b:Author>
        <b:NameList>
          <b:Person>
            <b:Last>Lahadisi</b:Last>
          </b:Person>
        </b:NameList>
      </b:Author>
    </b:Author>
    <b:Title>Inkuiri: Sebuah Strategi Menuju Pembelajaran Bermakna</b:Title>
    <b:JournalName>Al-Tadib</b:JournalName>
    <b:Year>2014</b:Year>
    <b:Pages>7 (2)</b:Pages>
    <b:LCID>en-US</b:LCID>
    <b:RefOrder>22</b:RefOrder>
  </b:Source>
  <b:Source>
    <b:Tag>Placeholder11</b:Tag>
    <b:SourceType>JournalArticle</b:SourceType>
    <b:Guid>{A4588D5D-1695-4DEF-B461-288B3C644FDE}</b:Guid>
    <b:Author>
      <b:Author>
        <b:Corporate>Masyithah, Jufrida, Pathoni</b:Corporate>
      </b:Author>
    </b:Author>
    <b:Title>Pengembangan Multimedia Fisika Berbasis Model Pembelajaran Inkuiri Terbimbing Dengan Menggunakan Adobe Flash CS6 Pada Materi Fluida Dinamis Untuk Siswa SMA Kelas XI</b:Title>
    <b:JournalName>Edufisika</b:JournalName>
    <b:Year>2017</b:Year>
    <b:Pages>2 (1)</b:Pages>
    <b:LCID>en-US</b:LCID>
    <b:RefOrder>23</b:RefOrder>
  </b:Source>
  <b:Source>
    <b:Tag>Pur16</b:Tag>
    <b:SourceType>JournalArticle</b:SourceType>
    <b:Guid>{552B339A-6FD5-432A-BE01-2722BA714926}</b:Guid>
    <b:Author>
      <b:Author>
        <b:NameList>
          <b:Person>
            <b:Last>Purbosari</b:Last>
            <b:First>Para,</b:First>
            <b:Middle>Mita</b:Middle>
          </b:Person>
        </b:NameList>
      </b:Author>
    </b:Author>
    <b:Title>Pembelajaran Berbasis Proyek membuat ensiklopedia Ilmu Pengetahuan Alam (IPA) Untuk Meningkatkan Academic Skill Pada Mahasiswa</b:Title>
    <b:JournalName>Scholaria</b:JournalName>
    <b:Year>2016</b:Year>
    <b:Month>September</b:Month>
    <b:Volume>6</b:Volume>
    <b:StandardNumber>3</b:StandardNumber>
    <b:LCID>en-US</b:LCID>
    <b:RefOrder>24</b:RefOrder>
  </b:Source>
  <b:Source>
    <b:Tag>Ari16</b:Tag>
    <b:SourceType>JournalArticle</b:SourceType>
    <b:Guid>{F9433063-0E23-449A-88A3-39FA5937510C}</b:Guid>
    <b:Author>
      <b:Author>
        <b:NameList>
          <b:Person>
            <b:Last>Ariyanto</b:Last>
            <b:First>Meta</b:First>
          </b:Person>
        </b:NameList>
      </b:Author>
    </b:Author>
    <b:Title>Peningkatan Hasil Belajar IPA Materi Kenampakan Rupa Bumi menggunakan Model Scramble</b:Title>
    <b:JournalName>Profesi Pendidikan Dasar</b:JournalName>
    <b:Year>2016</b:Year>
    <b:Volume>3</b:Volume>
    <b:StandardNumber>2</b:StandardNumber>
    <b:LCID>en-US</b:LCID>
    <b:RefOrder>25</b:RefOrder>
  </b:Source>
  <b:Source>
    <b:Tag>Yul17</b:Tag>
    <b:SourceType>JournalArticle</b:SourceType>
    <b:Guid>{5585E948-D3C2-4F19-A448-58FDDC3DC812}</b:Guid>
    <b:Author>
      <b:Author>
        <b:NameList>
          <b:Person>
            <b:Last>Yulianti</b:Last>
            <b:First>Yuyu</b:First>
          </b:Person>
        </b:NameList>
      </b:Author>
    </b:Author>
    <b:Title>Literasi Sains Dalam Pembelajaran IPA</b:Title>
    <b:JournalName>Jurnal Cakrawala Pendas</b:JournalName>
    <b:Year>2017</b:Year>
    <b:Volume>3</b:Volume>
    <b:StandardNumber>2</b:StandardNumber>
    <b:LCID>en-US</b:LCID>
    <b:RefOrder>26</b:RefOrder>
  </b:Source>
  <b:Source>
    <b:Tag>Placeholder12</b:Tag>
    <b:SourceType>JournalArticle</b:SourceType>
    <b:Guid>{12039CC9-F27D-4F36-9A00-00320A3FDFCB}</b:Guid>
    <b:Title>Pengaruh Model Pembelajaran Inkuiri Terbimbing Berbasisis Lingkungan Terhadap Keterampilan Berpikir Kreatif Dan Penugasan Konsep IPA Kelas V SD Gugus VIII Kecamatan Abang</b:Title>
    <b:Year>2015</b:Year>
    <b:Author>
      <b:Author>
        <b:Corporate>Neka, Marhseni. Suastra</b:Corporate>
      </b:Author>
    </b:Author>
    <b:JournalName>Jurnal Pendidikan Dasar Ganesha</b:JournalName>
    <b:Pages>5 (1)</b:Pages>
    <b:LCID>en-US</b:LCID>
    <b:RefOrder>27</b:RefOrder>
  </b:Source>
  <b:Source>
    <b:Tag>Placeholder13</b:Tag>
    <b:SourceType>JournalArticle</b:SourceType>
    <b:Guid>{546EB6A5-B230-4B5E-B6C2-9C64DB3A9711}</b:Guid>
    <b:LCID>en-US</b:LCID>
    <b:Author>
      <b:Author>
        <b:Corporate>Utariadi, Gunamantha, Suastika</b:Corporate>
      </b:Author>
    </b:Author>
    <b:Title>Pengembangan LKPD Berbasis Pendekatan Saintifik Untuk Meningkatkan Sikap Ilmiah Siswa Pada Tema 9 Subtema 1 Muatan Pembelajaran IPA Kelas V</b:Title>
    <b:JournalName>Jurnal Penelitian san Evaluasi Pendidikan Indonesia</b:JournalName>
    <b:Year>2021</b:Year>
    <b:Pages>11 (2)</b:Pages>
    <b:RefOrder>28</b:RefOrder>
  </b:Source>
  <b:Source>
    <b:Tag>Placeholder14</b:Tag>
    <b:SourceType>JournalArticle</b:SourceType>
    <b:Guid>{BE43073A-A817-4BA5-AD6E-6C16C9784D94}</b:Guid>
    <b:Author>
      <b:Author>
        <b:Corporate>Annisa, Simbolon</b:Corporate>
      </b:Author>
    </b:Author>
    <b:Title>Pengembangan Media Pembelajaran Interaktif IPA Berbasis Model Pemebelajaran Guided Inquiry Pada Materi Gaya Di Kelas IV SD Negeri 101776 Sampali</b:Title>
    <b:JournalName>School Education Journal Pgsd Fip Unimed</b:JournalName>
    <b:Year>2018</b:Year>
    <b:Pages>8 (2)</b:Pages>
    <b:LCID>en-US</b:LCID>
    <b:RefOrder>29</b:RefOrder>
  </b:Source>
  <b:Source>
    <b:Tag>Muh19</b:Tag>
    <b:SourceType>JournalArticle</b:SourceType>
    <b:Guid>{B70DE1F0-7596-4BBA-A91C-516FA8FDB1F7}</b:Guid>
    <b:Author>
      <b:Author>
        <b:NameList>
          <b:Person>
            <b:Last>Muhsin</b:Last>
          </b:Person>
        </b:NameList>
      </b:Author>
    </b:Author>
    <b:Title>Penerapan Model Pembelajaran Talking Stick Untuk Meningktkan Sikap Positif Dan Prestasi Belajar IPA Pokok Bahasan Kalor Pada Siswa</b:Title>
    <b:JournalName>Jurnal Pendidikan fisika</b:JournalName>
    <b:Year>2019</b:Year>
    <b:Volume>7</b:Volume>
    <b:StandardNumber>1</b:StandardNumber>
    <b:LCID>en-US</b:LCID>
    <b:RefOrder>30</b:RefOrder>
  </b:Source>
  <b:Source>
    <b:Tag>Mel21</b:Tag>
    <b:SourceType>JournalArticle</b:SourceType>
    <b:Guid>{DD69423E-91B9-4BCB-B0E8-8A7E15E62356}</b:Guid>
    <b:Author>
      <b:Author>
        <b:NameList>
          <b:Person>
            <b:Last>Melinda</b:Last>
            <b:First>Tiara.</b:First>
            <b:Middle>Saputra, Erwin, Rahayu</b:Middle>
          </b:Person>
        </b:NameList>
      </b:Author>
    </b:Author>
    <b:Title>Canva Sebagai Media Pembelajaran IPA Materi Perpindahan Kalor Di SD</b:Title>
    <b:JournalName>Jurnal Inovasi Pendidikan Dasar</b:JournalName>
    <b:Year>2021</b:Year>
    <b:Month>Juli</b:Month>
    <b:Volume>5</b:Volume>
    <b:StandardNumber>2</b:StandardNumber>
    <b:LCID>en-US</b:LCID>
    <b:RefOrder>31</b:RefOrder>
  </b:Source>
  <b:Source>
    <b:Tag>Wid18</b:Tag>
    <b:SourceType>JournalArticle</b:SourceType>
    <b:Guid>{073B4DA0-4B0D-4EDC-968C-F5B73141DEE5}</b:Guid>
    <b:Author>
      <b:Author>
        <b:NameList>
          <b:Person>
            <b:Last>Widiastuti</b:Last>
            <b:First>Ni</b:First>
            <b:Middle>Luh Gede Karang</b:Middle>
          </b:Person>
        </b:NameList>
      </b:Author>
    </b:Author>
    <b:Title>Modul Kosep Dasar IPA SD</b:Title>
    <b:JournalName>Universitas Dwijendra</b:JournalName>
    <b:Year>2018</b:Year>
    <b:Pages>5</b:Pages>
    <b:LCID>en-US</b:LCID>
    <b:RefOrder>32</b:RefOrder>
  </b:Source>
  <b:Source>
    <b:Tag>Asl17</b:Tag>
    <b:SourceType>Book</b:SourceType>
    <b:Guid>{1765BC57-3B64-4AD5-A558-64F809E6FF56}</b:Guid>
    <b:Title>Hafal Mahir Materi IPA</b:Title>
    <b:Year>2017</b:Year>
    <b:Author>
      <b:Author>
        <b:NameList>
          <b:Person>
            <b:Last>Aslizar</b:Last>
          </b:Person>
        </b:NameList>
      </b:Author>
    </b:Author>
    <b:City>Jakarta</b:City>
    <b:Publisher>Grasindo</b:Publisher>
    <b:LCID>en-US</b:LCID>
    <b:RefOrder>33</b:RefOrder>
  </b:Source>
  <b:Source>
    <b:Tag>Rac07</b:Tag>
    <b:SourceType>JournalArticle</b:SourceType>
    <b:Guid>{EF408098-B642-49C0-9BD8-F1A76BE67609}</b:Guid>
    <b:Author>
      <b:Author>
        <b:NameList>
          <b:Person>
            <b:Last>Rachmawati</b:Last>
            <b:First>Imami,</b:First>
            <b:Middle>Nur</b:Middle>
          </b:Person>
        </b:NameList>
      </b:Author>
    </b:Author>
    <b:Title>Pengumpulan Data Dalam Penelitian Kualitatif : Wawancara</b:Title>
    <b:JournalName>Jurnal Keperawatan Indoneisa</b:JournalName>
    <b:Year>2007</b:Year>
    <b:Volume>11</b:Volume>
    <b:StandardNumber>1</b:StandardNumber>
    <b:LCID>en-US</b:LCID>
    <b:RefOrder>34</b:RefOrder>
  </b:Source>
  <b:Source>
    <b:Tag>Kad15</b:Tag>
    <b:SourceType>JournalArticle</b:SourceType>
    <b:Guid>{181DD201-8F0A-4510-B971-BA393BDC3B7B}</b:Guid>
    <b:Author>
      <b:Author>
        <b:NameList>
          <b:Person>
            <b:Last>Kadir</b:Last>
            <b:First>Abdul</b:First>
          </b:Person>
        </b:NameList>
      </b:Author>
    </b:Author>
    <b:Title>Menyusun dan Menganalisis Tes Hasil Belajar</b:Title>
    <b:JournalName>Jurnal Al-Ta'dib</b:JournalName>
    <b:Year>2015</b:Year>
    <b:Pages>70</b:Pages>
    <b:Month>Juli- Desember</b:Month>
    <b:Volume>8</b:Volume>
    <b:StandardNumber>2</b:StandardNumber>
    <b:LCID>en-US</b:LCID>
    <b:RefOrder>35</b:RefOrder>
  </b:Source>
  <b:Source>
    <b:Tag>Yan14</b:Tag>
    <b:SourceType>JournalArticle</b:SourceType>
    <b:Guid>{AD9796AF-B0A7-44A0-B6B6-839E3A4BD60C}</b:Guid>
    <b:Author>
      <b:Author>
        <b:NameList>
          <b:Person>
            <b:Last>Yana</b:Last>
            <b:First>Enceng.</b:First>
            <b:Middle>Nurjanah, Neneng</b:Middle>
          </b:Person>
        </b:NameList>
      </b:Author>
    </b:Author>
    <b:Title>Pengaruh lingkungan Keluarga Sekolah Terhadao Prestasi Belajar Siswa Pada Mata Pelajaran Ekonomi Di Kelas XI IPS SMA Negeri 1 Ciledug Kabupaten Cirebon</b:Title>
    <b:JournalName>Edunomic</b:JournalName>
    <b:Year>2014</b:Year>
    <b:Volume>2</b:Volume>
    <b:StandardNumber>1</b:StandardNumber>
    <b:LCID>en-US</b:LCID>
    <b:RefOrder>36</b:RefOrder>
  </b:Source>
  <b:Source>
    <b:Tag>Und</b:Tag>
    <b:SourceType>Book</b:SourceType>
    <b:Guid>{FDF63698-65F8-4133-AC8A-3F576C0DADFF}</b:Guid>
    <b:LCID>id-ID</b:LCID>
    <b:Title>Undang-Undang Republik Indonesia Nomor 20 Tahun 2003 Tentang sistem Pendidikan Nasional</b:Title>
    <b:RefOrder>37</b:RefOrder>
  </b:Source>
  <b:Source>
    <b:Tag>Fit17</b:Tag>
    <b:SourceType>JournalArticle</b:SourceType>
    <b:Guid>{96AFA83D-8DAB-4F86-B122-0BA268EDE953}</b:Guid>
    <b:Author>
      <b:Author>
        <b:NameList>
          <b:Person>
            <b:Last>Fitriah. U. N</b:Last>
            <b:First>Ismoko</b:First>
          </b:Person>
        </b:NameList>
      </b:Author>
    </b:Author>
    <b:Title>LKPD Berorientasi Pendekatam Contextual Taching an Larning Untuk Melatih Keterampilan Berpikir Kritis Pada Materi Kelarutan Dan Hasil Kali Kelarutan</b:Title>
    <b:JournalName>Journal Unesa OfChemical Education</b:JournalName>
    <b:Year>2017</b:Year>
    <b:Pages>P 239</b:Pages>
    <b:LCID>en-US</b:LCID>
    <b:RefOrder>38</b:RefOrder>
  </b:Source>
  <b:Source>
    <b:Tag>Ros18</b:Tag>
    <b:SourceType>JournalArticle</b:SourceType>
    <b:Guid>{966DF3D1-6533-4BC5-825B-38CB4E1A1C71}</b:Guid>
    <b:Author>
      <b:Author>
        <b:NameList>
          <b:Person>
            <b:Last>Rosiawati</b:Last>
            <b:First>D.N</b:First>
          </b:Person>
        </b:NameList>
      </b:Author>
    </b:Author>
    <b:Title>Kajian Berpikir Kritis Pada Metode Inkuiri</b:Title>
    <b:JournalName>Prosiding SNFA (Seminar Nasional Fisika Dan Aplikasinya</b:JournalName>
    <b:Year>2018</b:Year>
    <b:Pages>75</b:Pages>
    <b:LCID>en-US</b:LCID>
    <b:RefOrder>39</b:RefOrder>
  </b:Source>
  <b:Source>
    <b:Tag>Ros181</b:Tag>
    <b:SourceType>JournalArticle</b:SourceType>
    <b:Guid>{06DC421E-DCA9-4DC9-BEE1-D18D42568CF6}</b:Guid>
    <b:Author>
      <b:Author>
        <b:NameList>
          <b:Person>
            <b:Last>Rositawati</b:Last>
            <b:First>D</b:First>
            <b:Middle>N</b:Middle>
          </b:Person>
        </b:NameList>
      </b:Author>
    </b:Author>
    <b:Title>Kajian Barpikir Kritis PAda Metode Inkuiri</b:Title>
    <b:JournalName>Prosiding SNFA ( Seminar Nasional Fisika dan Aplikasinnya)</b:JournalName>
    <b:Year>2018</b:Year>
    <b:Pages>75</b:Pages>
    <b:LCID>en-US</b:LCID>
    <b:RefOrder>40</b:RefOrder>
  </b:Source>
  <b:Source>
    <b:Tag>Buj18</b:Tag>
    <b:SourceType>JournalArticle</b:SourceType>
    <b:Guid>{AD905BC8-889F-4E72-ACDC-BAE20552C0F9}</b:Guid>
    <b:Author>
      <b:Author>
        <b:NameList>
          <b:Person>
            <b:Last>Bujuri</b:Last>
            <b:First>D.</b:First>
            <b:Middle>A</b:Middle>
          </b:Person>
        </b:NameList>
      </b:Author>
    </b:Author>
    <b:Title>Analisis Perkembangan Kognitif Anak Usia Dasar Dan Implikasi Dalam Kegiatan Belajar Mengajar</b:Title>
    <b:JournalName>Literasi (Jurnal Ilmu Pendidikan)</b:JournalName>
    <b:Year>2018</b:Year>
    <b:Pages>9 (1)</b:Pages>
    <b:LCID>en-US</b:LCID>
    <b:RefOrder>41</b:RefOrder>
  </b:Source>
  <b:Source>
    <b:Tag>Par17</b:Tag>
    <b:SourceType>Book</b:SourceType>
    <b:Guid>{E81B9556-0350-4A22-9805-B9F197C4A074}</b:Guid>
    <b:LCID>en-US</b:LCID>
    <b:Author>
      <b:Author>
        <b:NameList>
          <b:Person>
            <b:Last>Parta</b:Last>
            <b:First>I.</b:First>
            <b:Middle>N</b:Middle>
          </b:Person>
        </b:NameList>
      </b:Author>
    </b:Author>
    <b:Title>Model Pembelajaran Inkuiri</b:Title>
    <b:Year>2017</b:Year>
    <b:Publisher>Departemen Matematika Universitas Negeri Malang</b:Publisher>
    <b:City>Malang</b:City>
    <b:RefOrder>42</b:RefOrder>
  </b:Source>
  <b:Source>
    <b:Tag>Don</b:Tag>
    <b:SourceType>JournalArticle</b:SourceType>
    <b:Guid>{7F9548EA-0A43-47C5-9094-94D354C8C379}</b:Guid>
    <b:Author>
      <b:Author>
        <b:NameList>
          <b:Person>
            <b:Last>Ashari Dona</b:Last>
            <b:First>Bintartik</b:First>
            <b:Middle>Lilik , Mudiono Alif</b:Middle>
          </b:Person>
        </b:NameList>
      </b:Author>
    </b:Author>
    <b:Title>Pengmbangan LKPD Brbasis Guide Inquiry Materi Perpindahan Kalor Di Sekolah Dasar</b:Title>
    <b:JournalName>Wahana Sekolah Dasar</b:JournalName>
    <b:Year>2019</b:Year>
    <b:Pages>27 (2)</b:Pages>
    <b:LCID>en-US</b:LCID>
    <b:RefOrder>43</b:RefOrder>
  </b:Source>
  <b:Source>
    <b:Tag>Rah20</b:Tag>
    <b:SourceType>JournalArticle</b:SourceType>
    <b:Guid>{4710303E-A275-49BC-ACBA-66A7632B6D8E}</b:Guid>
    <b:LCID>en-US</b:LCID>
    <b:Author>
      <b:Author>
        <b:NameList>
          <b:Person>
            <b:Last>Rahman</b:Last>
            <b:First>Imam</b:First>
            <b:Middle>Nur</b:Middle>
          </b:Person>
        </b:NameList>
      </b:Author>
    </b:Author>
    <b:Title>Pengembangan LKPD Berbasis Pembelajaran Kontekstual Untuk Meningkatkan Hasil Belajar</b:Title>
    <b:JournalName>Jurnal Teknologi Pendidikan dan Pembelajaran</b:JournalName>
    <b:Year>2020</b:Year>
    <b:Pages>(1)</b:Pages>
    <b:RefOrder>44</b:RefOrder>
  </b:Source>
  <b:Source>
    <b:Tag>Rah17</b:Tag>
    <b:SourceType>JournalArticle</b:SourceType>
    <b:Guid>{222092CA-2BF3-4FD5-9578-AF26C5760A95}</b:Guid>
    <b:Author>
      <b:Author>
        <b:NameList>
          <b:Person>
            <b:Last>Rahmatilah. A. Halim</b:Last>
            <b:First>Hasan</b:First>
            <b:Middle>M</b:Middle>
          </b:Person>
        </b:NameList>
      </b:Author>
    </b:Author>
    <b:Title>Pengmbangan Lembar Kerja Peserta Didik  Berbasis Keterampilan Sains Terhadap Aktivitas Pada Matri Koloid</b:Title>
    <b:JournalName>Jurnal IPA Dan Pembelajaran IPA (JIPI)</b:JournalName>
    <b:Year>2017</b:Year>
    <b:Pages>1 (2)</b:Pages>
    <b:LCID>en-US</b:LCID>
    <b:RefOrder>45</b:RefOrder>
  </b:Source>
  <b:Source>
    <b:Tag>Ros21</b:Tag>
    <b:SourceType>JournalArticle</b:SourceType>
    <b:Guid>{D43D3830-89AD-4039-9E27-0091B81559FE}</b:Guid>
    <b:Author>
      <b:Author>
        <b:NameList>
          <b:Person>
            <b:Last>Rosidah</b:Last>
            <b:First>C.</b:First>
            <b:Middle>T, Sulistyawati. I, Fanani. A, Pramulia P</b:Middle>
          </b:Person>
        </b:NameList>
      </b:Author>
    </b:Author>
    <b:Title>Lembar Kerja Peserta Didik (LKPD) Pembelajaran Tematik Berbasis TIK: Bagi Guru SD Hang Tuah X Sedati</b:Title>
    <b:JournalName>Jurnal Pengabdian Kepada Masyarakat</b:JournalName>
    <b:Year>2021</b:Year>
    <b:Pages>2 (3)</b:Pages>
    <b:LCID>en-US</b:LCID>
    <b:RefOrder>46</b:RefOrder>
  </b:Source>
  <b:Source>
    <b:Tag>Ama19</b:Tag>
    <b:SourceType>JournalArticle</b:SourceType>
    <b:Guid>{F75A6918-B0CA-4053-8C27-3FACB950F166}</b:Guid>
    <b:Author>
      <b:Author>
        <b:NameList>
          <b:Person>
            <b:Last>Amali Khairul</b:Last>
            <b:First>Kurniawati</b:First>
            <b:Middle>Yenni, Zulhidah</b:Middle>
          </b:Person>
        </b:NameList>
      </b:Author>
    </b:Author>
    <b:Title>Pengembangan Lembar Kerja Peserta didik Berbasis Sains Teknologi Pada Mata Pelajaran IPA DI Sekolah Dasar</b:Title>
    <b:JournalName>Journal of Natural Scinc and Intgration</b:JournalName>
    <b:Year>2019</b:Year>
    <b:Pages>2 (2)</b:Pages>
    <b:LCID>en-US</b:LCID>
    <b:RefOrder>47</b:RefOrder>
  </b:Source>
  <b:Source>
    <b:Tag>Sul20</b:Tag>
    <b:SourceType>JournalArticle</b:SourceType>
    <b:Guid>{E30C8ED6-48F9-40A2-8EA6-DDD895A063B5}</b:Guid>
    <b:Author>
      <b:Author>
        <b:NameList>
          <b:Person>
            <b:Last>Sulistiyono</b:Last>
          </b:Person>
        </b:NameList>
      </b:Author>
    </b:Author>
    <b:Title>Efektivitas Mode lPembelajaran Inkuiri Terbimbing Terhadap Keterampilan Proses Sains Dan Pemahaman Konsep Fisika Siswa MA Riyadhus Solihin</b:Title>
    <b:JournalName>Jurnal Pendidikan Fisika Undiksha</b:JournalName>
    <b:Year>2020</b:Year>
    <b:Pages>10 (2)</b:Pages>
    <b:LCID>en-US</b:LCID>
    <b:RefOrder>48</b:RefOrder>
  </b:Source>
  <b:Source>
    <b:Tag>Set18</b:Tag>
    <b:SourceType>JournalArticle</b:SourceType>
    <b:Guid>{42453AC1-944F-4309-96BC-2654BD2B5EF2}</b:Guid>
    <b:Title>Pengembangan Bahan Ajar Konsep Diferensial Berbasis Konflik Kognitif</b:Title>
    <b:Year>2018</b:Year>
    <b:Author>
      <b:Author>
        <b:NameList>
          <b:Person>
            <b:Last>Setiawan</b:Last>
            <b:First>W</b:First>
            <b:Middle>&amp; Andika Sari, V. T</b:Middle>
          </b:Person>
        </b:NameList>
      </b:Author>
    </b:Author>
    <b:JournalName>Jurnal Elemen</b:JournalName>
    <b:Pages>4 (2)</b:Pages>
    <b:LCID>en-US</b:LCID>
    <b:RefOrder>49</b:RefOrder>
  </b:Source>
  <b:Source>
    <b:Tag>Mas17</b:Tag>
    <b:SourceType>JournalArticle</b:SourceType>
    <b:Guid>{7BCFEAE8-114A-47D1-BC5D-5D5D35D1DF83}</b:Guid>
    <b:Author>
      <b:Author>
        <b:NameList>
          <b:Person>
            <b:Last>Masyithah. D. C</b:Last>
            <b:First>Jufrida,</b:First>
            <b:Middle>Pathoni. H</b:Middle>
          </b:Person>
        </b:NameList>
      </b:Author>
    </b:Author>
    <b:Title>Pengembangan Multimedia Fisika Berbasis Model Pembeljaaran Inkuiri Terbimbing Dengan Menggunakan Menggunaka Adobe Flash CS6 Pada Materi Fluida Dinamis Untuk Siswa SMA Kelas XI</b:Title>
    <b:JournalName>Edufisika</b:JournalName>
    <b:Year>2017</b:Year>
    <b:Pages>2 (1)</b:Pages>
    <b:LCID>en-US</b:LCID>
    <b:RefOrder>50</b:RefOrder>
  </b:Source>
  <b:Source>
    <b:Tag>Han19</b:Tag>
    <b:SourceType>JournalArticle</b:SourceType>
    <b:Guid>{8CD98785-4E44-4CDC-AE75-E3C395EE3F8C}</b:Guid>
    <b:Title>Pengaruh Model Pembelajaran Inkuiri Terbimbing Berbasisis Lingkungan Terhadap Keterampilan Berpikir Kreatif Dan Penugasan Konsep IPA Kelas V SD Gugus VIII Kecamatan Abang</b:Title>
    <b:Year>2015</b:Year>
    <b:Author>
      <b:Author>
        <b:NameList>
          <b:Person>
            <b:Last>Neka. I. K</b:Last>
            <b:First>Marhseni,</b:First>
            <b:Middle>Suastra I Wayan</b:Middle>
          </b:Person>
        </b:NameList>
      </b:Author>
    </b:Author>
    <b:JournalName>Jurnal Pendidikan Dasar Ganesha</b:JournalName>
    <b:Pages>5 (1)</b:Pages>
    <b:LCID>en-US</b:LCID>
    <b:RefOrder>51</b:RefOrder>
  </b:Source>
  <b:Source>
    <b:Tag>Uta21</b:Tag>
    <b:SourceType>JournalArticle</b:SourceType>
    <b:Guid>{90B6CAAD-8B52-4F4D-9014-3A2FBD2A7185}</b:Guid>
    <b:LCID>en-US</b:LCID>
    <b:Author>
      <b:Author>
        <b:NameList>
          <b:Person>
            <b:Last>Utariadi. N. K. D</b:Last>
            <b:First>Gunamantha.</b:First>
            <b:Middle>I. M, Suastika. I. N</b:Middle>
          </b:Person>
        </b:NameList>
      </b:Author>
    </b:Author>
    <b:Title>Pengembangan LKPD Berbasis Pendekatan Saintifik Untuk Meningkatkan Sikap Ilmiah Siswa Pada Tema 9 Subtema 1 Muatan Pembelajaran IPA Kelas V</b:Title>
    <b:JournalName>Jurnal Penelitian san Evaluasi Pendidikan Indonesia</b:JournalName>
    <b:Year>2021</b:Year>
    <b:Pages>11 (2)</b:Pages>
    <b:RefOrder>52</b:RefOrder>
  </b:Source>
  <b:Source>
    <b:Tag>Ann18</b:Tag>
    <b:SourceType>JournalArticle</b:SourceType>
    <b:Guid>{52B3E68B-A346-453E-BEF5-ED804557E592}</b:Guid>
    <b:Author>
      <b:Author>
        <b:NameList>
          <b:Person>
            <b:Last>Annisa</b:Last>
            <b:First>N</b:First>
            <b:Middle>&amp; Simbolon, N</b:Middle>
          </b:Person>
        </b:NameList>
      </b:Author>
    </b:Author>
    <b:Title>Pengembangan Media Pembelajaran Interaktif IPA Berbasis Model Pemeblajaran Guided Inquiry Pada Materi Gaya Di Kelas IV SD Neggeri101776 Sampali</b:Title>
    <b:JournalName>School Education Journal Pgsd Fip Unimed</b:JournalName>
    <b:Year>2018</b:Year>
    <b:Pages>8 (2)</b:Pages>
    <b:LCID>en-US</b:LCID>
    <b:RefOrder>53</b:RefOrder>
  </b:Source>
</b:Sources>
</file>

<file path=customXml/itemProps1.xml><?xml version="1.0" encoding="utf-8"?>
<ds:datastoreItem xmlns:ds="http://schemas.openxmlformats.org/officeDocument/2006/customXml" ds:itemID="{F8EC66F5-DA2E-464C-8E82-312B5C7BB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1</Pages>
  <Words>7581</Words>
  <Characters>4321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ACER</cp:lastModifiedBy>
  <cp:revision>13</cp:revision>
  <dcterms:created xsi:type="dcterms:W3CDTF">2022-12-16T14:20:00Z</dcterms:created>
  <dcterms:modified xsi:type="dcterms:W3CDTF">2024-01-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8b1f67-0b54-3282-babe-1d1e4b6d569a</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